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665562AD" w:rsidR="00BA3C42" w:rsidRPr="00BA3C42" w:rsidRDefault="00BA3C42" w:rsidP="00F4375E">
      <w:pPr>
        <w:spacing w:after="15" w:line="249" w:lineRule="auto"/>
        <w:ind w:left="195" w:right="241"/>
        <w:jc w:val="center"/>
      </w:pPr>
      <w:r>
        <w:rPr>
          <w:vertAlign w:val="superscript"/>
        </w:rPr>
        <w:t>2</w:t>
      </w:r>
      <w:r>
        <w:t>Ryan Couture Affiliation</w:t>
      </w:r>
    </w:p>
    <w:p w14:paraId="6184A884" w14:textId="648E9548" w:rsidR="00F4375E" w:rsidRPr="00D71476" w:rsidRDefault="00F4375E" w:rsidP="00F4375E">
      <w:pPr>
        <w:spacing w:line="259" w:lineRule="auto"/>
        <w:jc w:val="center"/>
      </w:pP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w:t>
      </w:r>
      <w:r w:rsidRPr="00D71476">
        <w:t xml:space="preserv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
      <w:r w:rsidRPr="00D71476">
        <w:rPr>
          <w:b/>
          <w:bCs/>
        </w:rPr>
        <w:lastRenderedPageBreak/>
        <w:t>Summary</w:t>
      </w:r>
      <w:commentRangeEnd w:id="1"/>
      <w:r w:rsidR="00AD6AF1" w:rsidRPr="00D71476">
        <w:rPr>
          <w:rStyle w:val="CommentReference"/>
        </w:rPr>
        <w:commentReference w:id="1"/>
      </w:r>
    </w:p>
    <w:p w14:paraId="7E2E2B84" w14:textId="45AEB9F5" w:rsidR="00935AE3" w:rsidRPr="00D71476" w:rsidRDefault="00935AE3">
      <w:pPr>
        <w:rPr>
          <w:b/>
          <w:bCs/>
          <w:u w:val="single"/>
        </w:rPr>
      </w:pPr>
    </w:p>
    <w:p w14:paraId="5D7C9A28" w14:textId="12172801"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37DEC188"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w:t>
      </w:r>
      <w:r w:rsidR="00B8490A">
        <w:t>Cougar Trap</w:t>
      </w:r>
      <w:r w:rsidRPr="00D71476">
        <w:t xml:space="preserve"> and spawning grounds below </w:t>
      </w:r>
      <w:r w:rsidR="00B8490A">
        <w:t>Cougar Dam</w:t>
      </w:r>
      <w:r w:rsidRPr="00D71476">
        <w:t xml:space="preserve">) in 2016 - 2020 that can be assigned as progeny of Chinook salmon previously released above </w:t>
      </w:r>
      <w:r w:rsidR="00B8490A">
        <w:t>Cougar Dam</w:t>
      </w:r>
      <w:r w:rsidRPr="00D71476">
        <w:t>, South Fork McKenzie River in 2011 - 2017.</w:t>
      </w:r>
    </w:p>
    <w:p w14:paraId="2FD0F961" w14:textId="77777777" w:rsidR="00364EC9" w:rsidRPr="00D71476" w:rsidRDefault="00364EC9" w:rsidP="00364EC9">
      <w:pPr>
        <w:pStyle w:val="ListParagraph"/>
        <w:spacing w:line="360" w:lineRule="auto"/>
      </w:pPr>
    </w:p>
    <w:p w14:paraId="4F6E33A6" w14:textId="4A941647"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745F34E7"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w:t>
      </w:r>
      <w:r w:rsidR="00B8490A">
        <w:t>Cougar Dam</w:t>
      </w:r>
      <w:r w:rsidRPr="00D71476">
        <w:t xml:space="preserve"> in 2011-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7DE7D42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 2015.</w:t>
      </w:r>
    </w:p>
    <w:p w14:paraId="20973A73" w14:textId="77777777" w:rsidR="007A2414" w:rsidRPr="00D71476" w:rsidRDefault="007A2414" w:rsidP="007A2414">
      <w:pPr>
        <w:pStyle w:val="ListParagraph"/>
        <w:spacing w:line="360" w:lineRule="auto"/>
      </w:pPr>
    </w:p>
    <w:p w14:paraId="0967CB6C" w14:textId="16073119"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2015.</w:t>
      </w:r>
    </w:p>
    <w:p w14:paraId="4B387271" w14:textId="77777777" w:rsidR="007A2414" w:rsidRPr="00D71476" w:rsidRDefault="007A2414" w:rsidP="00D00DAB">
      <w:pPr>
        <w:spacing w:line="360" w:lineRule="auto"/>
      </w:pPr>
    </w:p>
    <w:p w14:paraId="7AC96899" w14:textId="0AB4C44E"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total lifetime fitness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t xml:space="preserve"> </w:t>
      </w:r>
      <w:r w:rsidR="00D00DAB" w:rsidRPr="00D71476">
        <w:t>.</w:t>
      </w:r>
    </w:p>
    <w:p w14:paraId="44D6AD76" w14:textId="77777777" w:rsidR="00D00DAB" w:rsidRPr="00D71476" w:rsidRDefault="00D00DAB" w:rsidP="00D00DAB">
      <w:pPr>
        <w:pStyle w:val="ListParagraph"/>
        <w:spacing w:line="360" w:lineRule="auto"/>
      </w:pPr>
    </w:p>
    <w:p w14:paraId="3006A3B5" w14:textId="2C921EC2"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w:t>
      </w:r>
      <w:r w:rsidR="00B8490A">
        <w:t>Cougar Dam</w:t>
      </w:r>
      <w:r w:rsidRPr="00D71476">
        <w:t xml:space="preserve">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5663B729" w:rsidR="00364EC9" w:rsidRDefault="00AD6AF1" w:rsidP="0019419C">
      <w:pPr>
        <w:spacing w:line="360" w:lineRule="auto"/>
        <w:rPr>
          <w:b/>
          <w:bCs/>
        </w:rPr>
      </w:pPr>
      <w:r w:rsidRPr="00D71476">
        <w:rPr>
          <w:b/>
          <w:bCs/>
        </w:rPr>
        <w:lastRenderedPageBreak/>
        <w:t>Introduction</w:t>
      </w:r>
    </w:p>
    <w:p w14:paraId="69BFABCC" w14:textId="518E3B64" w:rsidR="005A7EA5" w:rsidRPr="00D71476" w:rsidRDefault="0019419C" w:rsidP="00C932E4">
      <w:pPr>
        <w:spacing w:line="360" w:lineRule="auto"/>
        <w:rPr>
          <w:b/>
          <w:bCs/>
        </w:rPr>
      </w:pPr>
      <w:r>
        <w:rPr>
          <w:b/>
          <w:bCs/>
        </w:rPr>
        <w:tab/>
      </w:r>
      <w:r w:rsidR="00C932E4">
        <w:t>Intro text</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0F79B67A"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942208">
        <w:t xml:space="preserve">both </w:t>
      </w:r>
      <w:r w:rsidR="00942208" w:rsidRPr="00FB46DE">
        <w:t>natural</w:t>
      </w:r>
      <w:r w:rsidR="007A5A45" w:rsidRPr="00FB46DE">
        <w:t>-</w:t>
      </w:r>
      <w:r w:rsidR="00942208" w:rsidRPr="00FB46DE">
        <w:t>origin</w:t>
      </w:r>
      <w:r w:rsidR="00942208">
        <w:t xml:space="preserve"> (NOR) and HOR 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tanks.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2"/>
      <w:r w:rsidRPr="00D71476">
        <w:t>Instead, juvenile fish can exit the reservoir volitionally, either by passage through hydroelectric turbines or over a steep, 73 m ‘regulating outlet’ spillway.</w:t>
      </w:r>
      <w:commentRangeEnd w:id="2"/>
      <w:r w:rsidR="00825593" w:rsidRPr="00D71476">
        <w:rPr>
          <w:rStyle w:val="CommentReference"/>
        </w:rPr>
        <w:commentReference w:id="2"/>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3"/>
      <w:commentRangeStart w:id="4"/>
      <w:r w:rsidRPr="00D71476">
        <w:rPr>
          <w:sz w:val="20"/>
          <w:szCs w:val="20"/>
        </w:rPr>
        <w:t>Map of the study system.</w:t>
      </w:r>
      <w:commentRangeEnd w:id="3"/>
      <w:r w:rsidRPr="00D71476">
        <w:rPr>
          <w:rStyle w:val="CommentReference"/>
        </w:rPr>
        <w:commentReference w:id="3"/>
      </w:r>
      <w:commentRangeEnd w:id="4"/>
      <w:r w:rsidR="00366D7A" w:rsidRPr="00D71476">
        <w:rPr>
          <w:rStyle w:val="CommentReference"/>
        </w:rPr>
        <w:commentReference w:id="4"/>
      </w:r>
    </w:p>
    <w:p w14:paraId="7C1098EA" w14:textId="77777777" w:rsidR="009773EE" w:rsidRPr="00D71476" w:rsidRDefault="009773EE" w:rsidP="00140F68">
      <w:pPr>
        <w:spacing w:line="360" w:lineRule="auto"/>
        <w:ind w:firstLine="720"/>
      </w:pPr>
    </w:p>
    <w:p w14:paraId="2985A370" w14:textId="0C5E515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5"/>
      <w:r w:rsidR="007A5A45">
        <w:t>Fig. 1</w:t>
      </w:r>
      <w:commentRangeEnd w:id="5"/>
      <w:r w:rsidR="00FB46DE">
        <w:rPr>
          <w:rStyle w:val="CommentReference"/>
        </w:rPr>
        <w:commentReference w:id="5"/>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downstream, but were released above the dam after their first capture at the trap.</w:t>
      </w:r>
    </w:p>
    <w:p w14:paraId="5382EF0F" w14:textId="628F5962" w:rsidR="005741DF" w:rsidRPr="00D71476" w:rsidRDefault="003736AD" w:rsidP="006407BF">
      <w:pPr>
        <w:spacing w:line="360" w:lineRule="auto"/>
        <w:ind w:firstLine="720"/>
      </w:pPr>
      <w:r>
        <w:lastRenderedPageBreak/>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5F96F84"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32CE29C" w:rsidR="000B5941" w:rsidRDefault="009937D7" w:rsidP="00877487">
      <w:pPr>
        <w:spacing w:line="360" w:lineRule="auto"/>
        <w:ind w:firstLine="720"/>
      </w:pPr>
      <w:r>
        <w:t xml:space="preserve">To produce a genetic dataset appropriate for genetic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w:t>
      </w:r>
      <w:r w:rsidR="00877487" w:rsidRPr="00D71476">
        <w:lastRenderedPageBreak/>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6"/>
      <w:r w:rsidR="00A86C6F">
        <w:t>Different genotype quality filtering cutoffs were applied in previous reports, therefore final sample sizes after filtering may vary from previous reports</w:t>
      </w:r>
      <w:commentRangeEnd w:id="6"/>
      <w:r w:rsidR="00A86C6F">
        <w:rPr>
          <w:rStyle w:val="CommentReference"/>
        </w:rPr>
        <w:commentReference w:id="6"/>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0F9A5F0C"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 xml:space="preserve">Most Chinook salmon on the South Fork McKenzie River express an age at maturity of 3 - 6 years.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w:t>
      </w:r>
      <w:r w:rsidR="00B8490A">
        <w:t>Cougar Dam</w:t>
      </w:r>
      <w:r w:rsidRPr="00D71476">
        <w:t xml:space="preserve">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1B361680" w:rsidR="00D00DAB" w:rsidRPr="00D71476" w:rsidRDefault="00140F68" w:rsidP="009A340C">
      <w:pPr>
        <w:rPr>
          <w:sz w:val="20"/>
          <w:szCs w:val="20"/>
        </w:rPr>
      </w:pPr>
      <w:commentRangeStart w:id="7"/>
      <w:r w:rsidRPr="00D71476">
        <w:rPr>
          <w:b/>
          <w:bCs/>
          <w:sz w:val="20"/>
          <w:szCs w:val="20"/>
        </w:rPr>
        <w:t>Fig</w:t>
      </w:r>
      <w:commentRangeEnd w:id="7"/>
      <w:r w:rsidRPr="00D71476">
        <w:rPr>
          <w:rStyle w:val="CommentReference"/>
        </w:rPr>
        <w:commentReference w:id="7"/>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 xml:space="preserve">individuals </w:t>
      </w:r>
      <w:r w:rsidR="000E2638">
        <w:rPr>
          <w:sz w:val="20"/>
          <w:szCs w:val="20"/>
        </w:rPr>
        <w:t xml:space="preserve">in the study </w:t>
      </w:r>
      <w:r w:rsidR="003A0E98" w:rsidRPr="00D71476">
        <w:rPr>
          <w:sz w:val="20"/>
          <w:szCs w:val="20"/>
        </w:rPr>
        <w:t>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00B8490A">
        <w:rPr>
          <w:sz w:val="20"/>
          <w:szCs w:val="20"/>
        </w:rPr>
        <w:t>Cougar Trap</w:t>
      </w:r>
      <w:r w:rsidRPr="00D71476">
        <w:rPr>
          <w:sz w:val="20"/>
          <w:szCs w:val="20"/>
        </w:rPr>
        <w:t xml:space="preserve">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29F94CE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8"/>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8"/>
      <w:r w:rsidR="00A86C6F">
        <w:rPr>
          <w:rStyle w:val="CommentReference"/>
        </w:rPr>
        <w:commentReference w:id="8"/>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w:t>
      </w:r>
      <w:r w:rsidR="00B8490A">
        <w:t>Cougar Dam</w:t>
      </w:r>
      <w:r w:rsidRPr="00D71476">
        <w:t xml:space="preserve"> from 2007 - 2014, most offspring of salmon released above </w:t>
      </w:r>
      <w:r w:rsidR="00B8490A">
        <w:t>Cougar Dam</w:t>
      </w:r>
      <w:r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1BD8266" w:rsidR="000F492B" w:rsidRPr="00D71476" w:rsidRDefault="000F492B" w:rsidP="009A340C">
      <w:pPr>
        <w:rPr>
          <w:sz w:val="20"/>
          <w:szCs w:val="20"/>
        </w:rPr>
      </w:pPr>
      <w:r w:rsidRPr="00D71476">
        <w:rPr>
          <w:b/>
          <w:bCs/>
          <w:sz w:val="20"/>
          <w:szCs w:val="20"/>
        </w:rPr>
        <w:t>Fig. 3:</w:t>
      </w:r>
      <w:r w:rsidRPr="00D71476">
        <w:rPr>
          <w:sz w:val="20"/>
          <w:szCs w:val="20"/>
        </w:rPr>
        <w:t xml:space="preserve"> </w:t>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which reflect the number of candidate parents and assigned offspring. For example 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9"/>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10"/>
      <w:r w:rsidR="00765354">
        <w:t>new</w:t>
      </w:r>
      <w:commentRangeEnd w:id="10"/>
      <w:r w:rsidR="00765354">
        <w:rPr>
          <w:rStyle w:val="CommentReference"/>
        </w:rPr>
        <w:commentReference w:id="10"/>
      </w:r>
      <w:r w:rsidR="00765354">
        <w:t xml:space="preserve"> pedigrees</w:t>
      </w:r>
      <w:r w:rsidR="000E20F1">
        <w:t xml:space="preserve">. </w:t>
      </w:r>
      <w:commentRangeEnd w:id="9"/>
      <w:r w:rsidR="000E20F1">
        <w:rPr>
          <w:rStyle w:val="CommentReference"/>
        </w:rPr>
        <w:commentReference w:id="9"/>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EB61482"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in 201</w:t>
      </w:r>
      <w:r w:rsidR="004445C8">
        <w:t>0</w:t>
      </w:r>
      <w:r w:rsidRPr="00D71476">
        <w:t xml:space="preserve"> - 2020 that can be assigned as progeny of Chinook salmon previously released above </w:t>
      </w:r>
      <w:r w:rsidR="00B8490A">
        <w:t>Cougar Dam</w:t>
      </w:r>
      <w:r w:rsidRPr="00D71476">
        <w:t>, South Fork McKenzie River in 20</w:t>
      </w:r>
      <w:r w:rsidR="004445C8">
        <w:t>07</w:t>
      </w:r>
      <w:r w:rsidRPr="00D71476">
        <w:t xml:space="preserve"> - 2017. </w:t>
      </w:r>
    </w:p>
    <w:p w14:paraId="76D9A92A" w14:textId="17E03CF2"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NOR immigrants </w:t>
      </w:r>
      <w:r w:rsidR="003B1343">
        <w:t xml:space="preserve">and NOR salmon produced above the dam 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517D12E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w:t>
      </w:r>
      <w:r w:rsidR="00113D3A">
        <w:t>-</w:t>
      </w:r>
      <w:r w:rsidRPr="00D71476">
        <w:t>3, 4, 5, and 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D2D13A0" w:rsidR="00171088" w:rsidRDefault="00994789" w:rsidP="000B5941">
      <w:pPr>
        <w:spacing w:line="360" w:lineRule="auto"/>
      </w:pPr>
      <w:r w:rsidRPr="00D71476">
        <w:tab/>
      </w:r>
      <w:r w:rsidR="00D71476">
        <w:t>We define</w:t>
      </w:r>
      <w:r w:rsidR="007A014D">
        <w:t>d</w:t>
      </w:r>
      <w:r w:rsidR="00D71476">
        <w:t xml:space="preserve"> total lifetime fitness (TLF) as the total number of </w:t>
      </w:r>
      <w:r w:rsidR="00554D18">
        <w:t xml:space="preserve">adult </w:t>
      </w:r>
      <w:r w:rsidR="00D71476">
        <w:t>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1C0B53DB"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 xml:space="preserve">were released above </w:t>
      </w:r>
      <w:r w:rsidR="00B8490A">
        <w:t>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11"/>
      <w:r w:rsidR="0023110E">
        <w:t xml:space="preserve">partial </w:t>
      </w:r>
      <w:r>
        <w:t>estimates of TLF</w:t>
      </w:r>
      <w:commentRangeEnd w:id="11"/>
      <w:r w:rsidR="00554D18">
        <w:rPr>
          <w:rStyle w:val="CommentReference"/>
        </w:rPr>
        <w:commentReference w:id="11"/>
      </w:r>
      <w:r>
        <w:t xml:space="preserve"> for candidate parents in 2015, 2016 and 2017,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A8CEA91"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D3F7A45" w:rsidR="00AD5AC1" w:rsidRPr="00203F86" w:rsidRDefault="00AD5AC1" w:rsidP="004445C8">
      <w:pPr>
        <w:spacing w:line="360" w:lineRule="auto"/>
      </w:pPr>
      <w:r>
        <w:tab/>
      </w:r>
      <w:commentRangeStart w:id="12"/>
      <w:r>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Only the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 xml:space="preserve">made by offspring sampled at the </w:t>
      </w:r>
      <w:r w:rsidR="00B8490A">
        <w:t>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12"/>
      <w:r w:rsidR="0040081E">
        <w:rPr>
          <w:rStyle w:val="CommentReference"/>
        </w:rPr>
        <w:commentReference w:id="12"/>
      </w:r>
      <w:r w:rsidR="00203F86">
        <w:t xml:space="preserve">We also clearly distinguish between </w:t>
      </w:r>
      <w:proofErr w:type="spellStart"/>
      <w:r w:rsidR="00203F86">
        <w:t>CRR</w:t>
      </w:r>
      <w:r w:rsidR="00203F86">
        <w:rPr>
          <w:vertAlign w:val="subscript"/>
        </w:rPr>
        <w:t>total</w:t>
      </w:r>
      <w:proofErr w:type="spellEnd"/>
      <w:r w:rsidR="00203F86">
        <w:t xml:space="preserve"> (estimated using all salmon), CRR</w:t>
      </w:r>
      <w:r w:rsidR="00203F86">
        <w:rPr>
          <w:vertAlign w:val="subscript"/>
        </w:rPr>
        <w:t>F</w:t>
      </w:r>
      <w:r w:rsidR="00203F86">
        <w:t xml:space="preserve"> (estimated using only female salmon), and CRR</w:t>
      </w:r>
      <w:r w:rsidR="00203F86">
        <w:rPr>
          <w:vertAlign w:val="subscript"/>
        </w:rPr>
        <w:t>M</w:t>
      </w:r>
      <w:r w:rsidR="00203F86">
        <w:t xml:space="preserve"> (estimated using only male salmon).</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93891B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r w:rsidR="00811F41" w:rsidRPr="00811F41">
        <w:lastRenderedPageBreak/>
        <w:t xml:space="preserve">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13"/>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values for 2011 - 2017 using the same</w:t>
      </w:r>
      <w:r w:rsidR="00A02B7B">
        <w:t>, updated</w:t>
      </w:r>
      <w:r w:rsidR="006F0FFA">
        <w:t xml:space="preserve"> approach. </w:t>
      </w:r>
      <w:r w:rsidR="00765402">
        <w:t xml:space="preserve"> </w:t>
      </w:r>
      <w:r w:rsidR="00765402">
        <w:rPr>
          <w:color w:val="000000" w:themeColor="text1"/>
        </w:rPr>
        <w:t xml:space="preserve"> </w:t>
      </w:r>
      <w:commentRangeEnd w:id="13"/>
      <w:r w:rsidR="00765402">
        <w:rPr>
          <w:rStyle w:val="CommentReference"/>
        </w:rPr>
        <w:commentReference w:id="13"/>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lastRenderedPageBreak/>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25544135"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14"/>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14"/>
      <w:r w:rsidR="00562F61">
        <w:rPr>
          <w:rStyle w:val="CommentReference"/>
        </w:rPr>
        <w:commentReference w:id="14"/>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C62D740"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15"/>
      <w:r w:rsidR="007D570A" w:rsidRPr="00D71476">
        <w:rPr>
          <w:sz w:val="20"/>
          <w:szCs w:val="20"/>
        </w:rPr>
        <w:t xml:space="preserve">quality </w:t>
      </w:r>
      <w:r w:rsidRPr="00D71476">
        <w:rPr>
          <w:sz w:val="20"/>
          <w:szCs w:val="20"/>
        </w:rPr>
        <w:t xml:space="preserve">filtering </w:t>
      </w:r>
      <w:commentRangeEnd w:id="15"/>
      <w:r w:rsidR="000E20F1">
        <w:rPr>
          <w:rStyle w:val="CommentReference"/>
        </w:rPr>
        <w:commentReference w:id="15"/>
      </w:r>
      <w:r w:rsidR="007D570A" w:rsidRPr="00D71476">
        <w:rPr>
          <w:sz w:val="20"/>
          <w:szCs w:val="20"/>
        </w:rPr>
        <w:t>of</w:t>
      </w:r>
      <w:r w:rsidRPr="00D71476">
        <w:rPr>
          <w:sz w:val="20"/>
          <w:szCs w:val="20"/>
        </w:rPr>
        <w:t xml:space="preserve"> salmon initially encountered at McKenzie or </w:t>
      </w:r>
      <w:proofErr w:type="spellStart"/>
      <w:r w:rsidRPr="00D71476">
        <w:rPr>
          <w:sz w:val="20"/>
          <w:szCs w:val="20"/>
        </w:rPr>
        <w:t>Leaburg</w:t>
      </w:r>
      <w:proofErr w:type="spellEnd"/>
      <w:r w:rsidRPr="00D71476">
        <w:rPr>
          <w:sz w:val="20"/>
          <w:szCs w:val="20"/>
        </w:rPr>
        <w:t xml:space="preserve">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2A9946F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16"/>
      <w:r w:rsidRPr="00D71476">
        <w:t xml:space="preserve">absolute difference in assignment rate for was </w:t>
      </w:r>
      <w:r w:rsidR="005D56C5" w:rsidRPr="00D71476">
        <w:t>0.7</w:t>
      </w:r>
      <w:r w:rsidRPr="00D71476">
        <w:t>%</w:t>
      </w:r>
      <w:r w:rsidR="009975A3" w:rsidRPr="00D71476">
        <w:t xml:space="preserve"> </w:t>
      </w:r>
      <w:commentRangeEnd w:id="16"/>
      <w:r w:rsidR="00DE4036">
        <w:rPr>
          <w:rStyle w:val="CommentReference"/>
        </w:rPr>
        <w:commentReference w:id="16"/>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AF96FB" w:rsidR="00ED707C" w:rsidRDefault="00ED707C"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17"/>
            <w:commentRangeEnd w:id="17"/>
            <w:r w:rsidR="00B74F59" w:rsidRPr="00D71476">
              <w:rPr>
                <w:rStyle w:val="CommentReference"/>
              </w:rPr>
              <w:commentReference w:id="17"/>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18"/>
            <w:r w:rsidRPr="00D71476">
              <w:rPr>
                <w:b/>
                <w:bCs/>
                <w:color w:val="000000"/>
                <w:sz w:val="20"/>
                <w:szCs w:val="20"/>
              </w:rPr>
              <w:t xml:space="preserve">% Assigned </w:t>
            </w:r>
            <w:commentRangeEnd w:id="18"/>
            <w:r w:rsidR="00353BF3">
              <w:rPr>
                <w:rStyle w:val="CommentReference"/>
              </w:rPr>
              <w:commentReference w:id="18"/>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064A21" w:rsidR="00A83BF3" w:rsidRPr="00D71476" w:rsidRDefault="009975A3" w:rsidP="009A340C">
      <w:pPr>
        <w:ind w:right="360"/>
        <w:rPr>
          <w:sz w:val="20"/>
          <w:szCs w:val="20"/>
        </w:rPr>
      </w:pPr>
      <w:commentRangeStart w:id="19"/>
      <w:r w:rsidRPr="00D71476">
        <w:rPr>
          <w:b/>
          <w:bCs/>
          <w:sz w:val="20"/>
          <w:szCs w:val="20"/>
        </w:rPr>
        <w:t xml:space="preserve">Table 3: </w:t>
      </w:r>
      <w:commentRangeEnd w:id="19"/>
      <w:r w:rsidR="00EA6259">
        <w:rPr>
          <w:rStyle w:val="CommentReference"/>
        </w:rPr>
        <w:commentReference w:id="19"/>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w:t>
      </w:r>
      <w:r w:rsidR="00B8490A">
        <w:rPr>
          <w:color w:val="333333"/>
          <w:sz w:val="21"/>
          <w:szCs w:val="21"/>
          <w:shd w:val="clear" w:color="auto" w:fill="FFFFFF"/>
        </w:rPr>
        <w:t>Cougar Dam</w:t>
      </w:r>
      <w:r w:rsidR="00B74F59" w:rsidRPr="00D71476">
        <w:rPr>
          <w:color w:val="333333"/>
          <w:sz w:val="21"/>
          <w:szCs w:val="21"/>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6AE0C86E" w:rsidR="00A83BF3" w:rsidRPr="0076259D" w:rsidRDefault="00704616" w:rsidP="00704616">
      <w:pPr>
        <w:spacing w:line="360" w:lineRule="auto"/>
        <w:ind w:firstLine="720"/>
        <w:rPr>
          <w:color w:val="000000" w:themeColor="text1"/>
        </w:rPr>
      </w:pPr>
      <w:r w:rsidRPr="00D71476">
        <w:lastRenderedPageBreak/>
        <w:t>Considering only years where all potential parents were include</w:t>
      </w:r>
      <w:r w:rsidR="00ED707C">
        <w:t>d</w:t>
      </w:r>
      <w:r w:rsidRPr="00D71476">
        <w:t xml:space="preserve"> in the genetic parentage analysis as candidate parents (2013 -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 </w:t>
      </w:r>
      <w:r w:rsidR="00B8490A">
        <w:t>Cougar Dam</w:t>
      </w:r>
      <w:r w:rsidRPr="00D71476">
        <w:t xml:space="preserve"> 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87E0258" w:rsidR="0087067D" w:rsidRPr="009A340C" w:rsidRDefault="0087067D" w:rsidP="00481161">
      <w:pPr>
        <w:ind w:left="810" w:right="720"/>
        <w:rPr>
          <w:sz w:val="20"/>
          <w:szCs w:val="20"/>
        </w:rPr>
      </w:pPr>
      <w:r w:rsidRPr="009A340C">
        <w:rPr>
          <w:b/>
          <w:bCs/>
          <w:sz w:val="20"/>
          <w:szCs w:val="20"/>
        </w:rPr>
        <w:t xml:space="preserve">Table 5: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54DE724E"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20"/>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20"/>
      <w:r w:rsidR="00E14BA5">
        <w:rPr>
          <w:rStyle w:val="CommentReference"/>
        </w:rPr>
        <w:commentReference w:id="20"/>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240F4205" w:rsidR="004046CB" w:rsidRDefault="00C12CFA" w:rsidP="005741DF">
      <w:pPr>
        <w:spacing w:line="360" w:lineRule="auto"/>
      </w:pPr>
      <w:r>
        <w:tab/>
        <w:t xml:space="preserve">In the years </w:t>
      </w:r>
      <w:r w:rsidR="00BE2449">
        <w:t xml:space="preserve">(2015 – 2020) </w:t>
      </w:r>
      <w:r>
        <w:t xml:space="preserve">that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w:t>
      </w:r>
      <w:commentRangeStart w:id="21"/>
      <w:r w:rsidR="00F96547">
        <w:t>600</w:t>
      </w:r>
      <w:commentRangeEnd w:id="21"/>
      <w:r w:rsidR="00F96547">
        <w:rPr>
          <w:rStyle w:val="CommentReference"/>
        </w:rPr>
        <w:commentReference w:id="21"/>
      </w:r>
      <w:r w:rsidR="00F96547">
        <w:t xml:space="preserve">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F300F67"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w:t>
      </w:r>
      <w:r w:rsidR="00113D3A">
        <w:t>-</w:t>
      </w:r>
      <w:r w:rsidRPr="00D71476">
        <w:t>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r w:rsidRPr="00D71476">
        <w:rPr>
          <w:b/>
          <w:bCs/>
          <w:sz w:val="20"/>
          <w:szCs w:val="20"/>
        </w:rPr>
        <w:t xml:space="preserve">Figure 5: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lastRenderedPageBreak/>
        <w:t>Total Lifetime Fitness</w:t>
      </w:r>
    </w:p>
    <w:p w14:paraId="6BF13B41" w14:textId="3A27C897" w:rsidR="002F4D52" w:rsidRPr="00310607" w:rsidRDefault="007A0D87" w:rsidP="00310607">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22"/>
      <w:r w:rsidR="004D2C50">
        <w:rPr>
          <w:sz w:val="20"/>
          <w:szCs w:val="20"/>
        </w:rPr>
        <w:t>Mean</w:t>
      </w:r>
      <w:r w:rsidRPr="00D71476">
        <w:rPr>
          <w:sz w:val="20"/>
          <w:szCs w:val="20"/>
        </w:rPr>
        <w:t xml:space="preserve"> TLF</w:t>
      </w:r>
      <w:commentRangeEnd w:id="22"/>
      <w:r w:rsidR="00216690">
        <w:rPr>
          <w:rStyle w:val="CommentReference"/>
        </w:rPr>
        <w:commentReference w:id="22"/>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lastRenderedPageBreak/>
        <w:t>* Note that 2015 estimates do not include potential year 6 offspring. However we expect these offspring to contribute very little to TLF (&lt; 2%)</w:t>
      </w:r>
    </w:p>
    <w:p w14:paraId="3651D4DC" w14:textId="7EAC39C4"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w:t>
      </w:r>
      <w:r w:rsidR="003E3D78">
        <w:rPr>
          <w:sz w:val="20"/>
          <w:szCs w:val="20"/>
        </w:rPr>
        <w:t>, respectively</w:t>
      </w:r>
      <w:r w:rsidRPr="00D71476">
        <w:rPr>
          <w:sz w:val="20"/>
          <w:szCs w:val="20"/>
        </w:rPr>
        <w:t>,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23"/>
      <w:r w:rsidRPr="00D71476">
        <w:rPr>
          <w:b/>
          <w:bCs/>
          <w:sz w:val="20"/>
          <w:szCs w:val="20"/>
        </w:rPr>
        <w:t>Figure 6</w:t>
      </w:r>
      <w:commentRangeEnd w:id="23"/>
      <w:r w:rsidRPr="00D71476">
        <w:rPr>
          <w:rStyle w:val="CommentReference"/>
          <w:sz w:val="20"/>
          <w:szCs w:val="20"/>
        </w:rPr>
        <w:commentReference w:id="23"/>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24"/>
      <w:r w:rsidRPr="00D71476">
        <w:rPr>
          <w:sz w:val="20"/>
          <w:szCs w:val="20"/>
        </w:rPr>
        <w:t xml:space="preserve">2007 </w:t>
      </w:r>
      <w:commentRangeEnd w:id="24"/>
      <w:r w:rsidR="00A67FCF">
        <w:rPr>
          <w:rStyle w:val="CommentReference"/>
        </w:rPr>
        <w:commentReference w:id="24"/>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702B2865" w14:textId="42B98B46" w:rsidR="00E432FA" w:rsidRPr="00D71476" w:rsidRDefault="00E432FA" w:rsidP="00E432FA">
      <w:pPr>
        <w:rPr>
          <w:rStyle w:val="Emphasis"/>
          <w:color w:val="333333"/>
          <w:sz w:val="20"/>
          <w:szCs w:val="20"/>
          <w:shd w:val="clear" w:color="auto" w:fill="FFFFFF"/>
        </w:rPr>
      </w:pPr>
    </w:p>
    <w:p w14:paraId="6320DB83" w14:textId="77777777" w:rsidR="00E432FA" w:rsidRPr="00D71476" w:rsidRDefault="00E432FA" w:rsidP="00E432FA"/>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2CE6F76"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77777777" w:rsidR="0071182D" w:rsidRPr="00D71476" w:rsidRDefault="0071182D" w:rsidP="00D92125">
      <w:pPr>
        <w:spacing w:line="360" w:lineRule="auto"/>
      </w:pPr>
    </w:p>
    <w:tbl>
      <w:tblPr>
        <w:tblW w:w="7467" w:type="dxa"/>
        <w:jc w:val="center"/>
        <w:tblLook w:val="04A0" w:firstRow="1" w:lastRow="0" w:firstColumn="1" w:lastColumn="0" w:noHBand="0" w:noVBand="1"/>
      </w:tblPr>
      <w:tblGrid>
        <w:gridCol w:w="1114"/>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25"/>
            <w:r w:rsidRPr="00D71476">
              <w:rPr>
                <w:color w:val="000000"/>
                <w:sz w:val="20"/>
                <w:szCs w:val="20"/>
              </w:rPr>
              <w:t>2007</w:t>
            </w:r>
            <w:commentRangeEnd w:id="25"/>
            <w:r w:rsidR="00A67FCF">
              <w:rPr>
                <w:rStyle w:val="CommentReference"/>
              </w:rPr>
              <w:commentReference w:id="25"/>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39A2B8BF"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26"/>
      <w:r w:rsidRPr="00D71476">
        <w:rPr>
          <w:color w:val="333333"/>
          <w:sz w:val="20"/>
          <w:szCs w:val="20"/>
          <w:shd w:val="clear" w:color="auto" w:fill="FFFFFF"/>
        </w:rPr>
        <w:t>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commentRangeEnd w:id="26"/>
      <w:r w:rsidR="008C662F">
        <w:rPr>
          <w:rStyle w:val="CommentReference"/>
        </w:rPr>
        <w:commentReference w:id="26"/>
      </w:r>
      <w:r w:rsidRPr="00D71476">
        <w:rPr>
          <w:color w:val="333333"/>
          <w:sz w:val="20"/>
          <w:szCs w:val="20"/>
          <w:shd w:val="clear" w:color="auto" w:fill="FFFFFF"/>
        </w:rPr>
        <w:t xml:space="preserve">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6196D153" w14:textId="730B7F63"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CRR</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27"/>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27"/>
      <w:r w:rsidR="0029245D">
        <w:rPr>
          <w:rStyle w:val="CommentReference"/>
        </w:rPr>
        <w:commentReference w:id="27"/>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28"/>
            <w:r w:rsidRPr="00D71476">
              <w:rPr>
                <w:color w:val="000000"/>
                <w:sz w:val="20"/>
                <w:szCs w:val="20"/>
              </w:rPr>
              <w:t>2007</w:t>
            </w:r>
            <w:commentRangeEnd w:id="28"/>
            <w:r w:rsidR="00EA2B57">
              <w:rPr>
                <w:rStyle w:val="CommentReference"/>
              </w:rPr>
              <w:commentReference w:id="28"/>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0516CA7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2684B9A0"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TLF</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77777777" w:rsidR="00D7409D" w:rsidRDefault="00D7409D"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lastRenderedPageBreak/>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96C565A"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3F8E8A4"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03B08DC0" w:rsidR="004E734D" w:rsidRDefault="004E734D" w:rsidP="004E734D">
      <w:pPr>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516FFFEA" w:rsidR="00AD329B" w:rsidRPr="004E734D" w:rsidRDefault="004E734D" w:rsidP="00AD329B">
      <w:pPr>
        <w:ind w:left="1170" w:right="1260"/>
        <w:rPr>
          <w:sz w:val="20"/>
          <w:szCs w:val="20"/>
        </w:rPr>
      </w:pPr>
      <w:r w:rsidRPr="004E734D">
        <w:rPr>
          <w:b/>
          <w:bCs/>
          <w:sz w:val="20"/>
          <w:szCs w:val="20"/>
        </w:rPr>
        <w:lastRenderedPageBreak/>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CF605BB" w14:textId="004A2FB4" w:rsidR="004E734D" w:rsidRPr="008471F2" w:rsidRDefault="004E734D" w:rsidP="008471F2">
      <w:pPr>
        <w:ind w:left="1350" w:right="450"/>
      </w:pPr>
    </w:p>
    <w:p w14:paraId="52FC6E5D" w14:textId="77777777" w:rsidR="008471F2" w:rsidRDefault="008471F2" w:rsidP="008471F2"/>
    <w:p w14:paraId="20DF8ACD" w14:textId="4948EED4"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77777777" w:rsidR="00AD329B" w:rsidRDefault="00AD329B"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4DEF1D52"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0141EE1" w:rsidR="00310607" w:rsidRDefault="00310607" w:rsidP="00C83099">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5D42CF"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e</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 xml:space="preserve">as an additional </w:t>
      </w:r>
      <w:r w:rsidR="00724B96">
        <w:lastRenderedPageBreak/>
        <w:t>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effect when size at maturity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77777777"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 - 2020</w:t>
      </w:r>
      <w:r w:rsidRPr="00D71476">
        <w:t xml:space="preserve"> </w:t>
      </w:r>
      <w:r>
        <w:t>were produced above Cougar Dam. Leaving 29% remaining as likely immigrants.</w:t>
      </w:r>
    </w:p>
    <w:p w14:paraId="41C9818E" w14:textId="77777777"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0366D75C"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Pr>
          <w:color w:val="222222"/>
          <w:shd w:val="clear" w:color="auto" w:fill="FFFFFF"/>
        </w:rPr>
        <w:t xml:space="preserve">only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77777777"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2BF8D134" w14:textId="057F7DEC" w:rsidR="0036597F" w:rsidRPr="0078131B" w:rsidRDefault="0036597F" w:rsidP="0036597F">
      <w:pPr>
        <w:pStyle w:val="ListParagraph"/>
        <w:numPr>
          <w:ilvl w:val="0"/>
          <w:numId w:val="10"/>
        </w:numPr>
        <w:spacing w:line="360" w:lineRule="auto"/>
        <w:rPr>
          <w:u w:val="single"/>
        </w:rPr>
      </w:pPr>
      <w:r>
        <w:t>Most (80%) candidate parents from 2007 – 2015 did not produce a single offspring (TLF = 0) that returned to the Cougar Trap</w:t>
      </w:r>
      <w:r w:rsidR="001C75AA">
        <w:t xml:space="preserve"> as an adult</w:t>
      </w:r>
      <w:r>
        <w:t xml:space="preserve">, or was sampled as a carcass, </w:t>
      </w:r>
    </w:p>
    <w:p w14:paraId="037E8FC9" w14:textId="77777777" w:rsidR="0036597F" w:rsidRDefault="0036597F" w:rsidP="0036597F">
      <w:pPr>
        <w:pStyle w:val="ListParagraph"/>
        <w:numPr>
          <w:ilvl w:val="0"/>
          <w:numId w:val="10"/>
        </w:numPr>
        <w:spacing w:line="360" w:lineRule="auto"/>
      </w:pPr>
      <w:r>
        <w:t xml:space="preserve">Mean TLF was 0.36.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77777777" w:rsidR="0036597F" w:rsidRDefault="0036597F" w:rsidP="0036597F">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77777777" w:rsidR="0036597F" w:rsidRDefault="0036597F" w:rsidP="0036597F">
      <w:pPr>
        <w:pStyle w:val="ListParagraph"/>
        <w:numPr>
          <w:ilvl w:val="0"/>
          <w:numId w:val="11"/>
        </w:numPr>
        <w:spacing w:line="360" w:lineRule="auto"/>
      </w:pPr>
      <w:r w:rsidRPr="00D7409D">
        <w:t>NOR males are predicted to be 2.1 fold more fit the HOR males, and NOR females are predicted to be 1.6 fold more fit than HOR females.</w:t>
      </w:r>
    </w:p>
    <w:p w14:paraId="1768C0A0" w14:textId="77777777" w:rsidR="0036597F" w:rsidRDefault="0036597F" w:rsidP="0036597F">
      <w:pPr>
        <w:pStyle w:val="ListParagraph"/>
        <w:numPr>
          <w:ilvl w:val="0"/>
          <w:numId w:val="11"/>
        </w:numPr>
        <w:spacing w:line="360" w:lineRule="auto"/>
      </w:pPr>
      <w:r>
        <w:t xml:space="preserve">Both males and females are predicted to have higher TLF when the sex ratio is male 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28B28761" w14:textId="14AD0873"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day in the dataset are predicted to have 1.7 fold greater fitness than the latest release day.</w:t>
      </w:r>
    </w:p>
    <w:p w14:paraId="64005221" w14:textId="4F4E8CAD" w:rsidR="0036597F" w:rsidRDefault="0036597F" w:rsidP="0036597F">
      <w:pPr>
        <w:pStyle w:val="ListParagraph"/>
        <w:numPr>
          <w:ilvl w:val="0"/>
          <w:numId w:val="11"/>
        </w:numPr>
        <w:spacing w:line="360" w:lineRule="auto"/>
      </w:pPr>
      <w:r>
        <w:t xml:space="preserve">Variance in TLF among both years and release groups was substantial, suggesting that </w:t>
      </w:r>
      <w:r w:rsidR="001C75AA">
        <w:t>unmeasured variables that are nested within year and release group</w:t>
      </w:r>
      <w:r>
        <w:t xml:space="preserve"> have a large effect on TLF. </w:t>
      </w:r>
    </w:p>
    <w:p w14:paraId="2B311192" w14:textId="637B9F74" w:rsidR="0036597F" w:rsidRDefault="0036597F" w:rsidP="0036597F">
      <w:pPr>
        <w:pStyle w:val="ListParagraph"/>
        <w:numPr>
          <w:ilvl w:val="0"/>
          <w:numId w:val="11"/>
        </w:numPr>
        <w:spacing w:line="360" w:lineRule="auto"/>
      </w:pPr>
      <w:r>
        <w:t>NOR salmon are larger than HOR salmon, indicating that fitness differences between NOR and HOR salmon may be mediated, in part, through differences in size at maturity.</w:t>
      </w: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29"/>
      <w:r w:rsidRPr="00710DB0">
        <w:rPr>
          <w:b/>
          <w:bCs/>
        </w:rPr>
        <w:lastRenderedPageBreak/>
        <w:t>References</w:t>
      </w:r>
      <w:commentRangeEnd w:id="29"/>
      <w:r w:rsidR="007611F6" w:rsidRPr="00710DB0">
        <w:rPr>
          <w:rStyle w:val="CommentReference"/>
          <w:sz w:val="24"/>
          <w:szCs w:val="24"/>
        </w:rPr>
        <w:commentReference w:id="29"/>
      </w:r>
    </w:p>
    <w:p w14:paraId="53A22496" w14:textId="77777777" w:rsidR="006605AD" w:rsidRPr="00710DB0" w:rsidRDefault="006605AD" w:rsidP="00710DB0"/>
    <w:p w14:paraId="7AF37A6A" w14:textId="77777777" w:rsidR="00A95FF5" w:rsidRPr="00A95FF5" w:rsidRDefault="005C6AE6" w:rsidP="00A95FF5">
      <w:pPr>
        <w:pStyle w:val="EndNoteBibliography"/>
        <w:spacing w:after="240"/>
        <w:rPr>
          <w:noProof/>
        </w:rPr>
      </w:pPr>
      <w:r w:rsidRPr="00710DB0">
        <w:fldChar w:fldCharType="begin"/>
      </w:r>
      <w:r w:rsidRPr="00710DB0">
        <w:instrText xml:space="preserve"> ADDIN EN.REFLIST </w:instrText>
      </w:r>
      <w:r w:rsidRPr="00710DB0">
        <w:fldChar w:fldCharType="separate"/>
      </w:r>
      <w:r w:rsidR="00A95FF5" w:rsidRPr="00A95FF5">
        <w:rPr>
          <w:noProof/>
        </w:rPr>
        <w:t>Banks M, Blouin M, Baldwin B, Rashbrook V, Fitzgerald H, Blankenship S, Hedgecock D (1999) Isolation and inheritance of novel microsatellites in chinook salmon (Oncorhynchus tschawytscha). Journal of Heredity, 90, 281-288.</w:t>
      </w:r>
    </w:p>
    <w:p w14:paraId="4CB20A00" w14:textId="77777777" w:rsidR="00A95FF5" w:rsidRPr="00A95FF5" w:rsidRDefault="00A95FF5" w:rsidP="00A95FF5">
      <w:pPr>
        <w:pStyle w:val="EndNoteBibliography"/>
        <w:spacing w:after="240"/>
        <w:rPr>
          <w:noProof/>
        </w:rPr>
      </w:pPr>
      <w:r w:rsidRPr="00A95FF5">
        <w:rPr>
          <w:noProof/>
        </w:rPr>
        <w:t>Banks MA, O’Malley KG, Sard NM, Jacobson DP, Hogansen MJ, Schroeder RK, Johnson MA (2013) Genetic Pedigree Analysis of Spring Chinook Salmon Outplanted above Cougar Dam, South Fork McKenzie River. US Army Corps of Engineers.</w:t>
      </w:r>
    </w:p>
    <w:p w14:paraId="5A34D518" w14:textId="77777777" w:rsidR="00A95FF5" w:rsidRPr="00A95FF5" w:rsidRDefault="00A95FF5" w:rsidP="00A95FF5">
      <w:pPr>
        <w:pStyle w:val="EndNoteBibliography"/>
        <w:spacing w:after="240"/>
        <w:rPr>
          <w:noProof/>
        </w:rPr>
      </w:pPr>
      <w:r w:rsidRPr="00A95FF5">
        <w:rPr>
          <w:noProof/>
        </w:rPr>
        <w:t>Banks MA, Sard NM, O’Malley KG, Jacobson DP, Hogansen MJ, Johnson MA (2016) A genetics-based evaluation of the spring Chinook salmon reintroduction program above Cougar Dam, South Fork McKenzie River, 2013-2015. US Army Corps of Engineers.</w:t>
      </w:r>
    </w:p>
    <w:p w14:paraId="590F5708" w14:textId="77777777" w:rsidR="00A95FF5" w:rsidRPr="00A95FF5" w:rsidRDefault="00A95FF5" w:rsidP="00A95FF5">
      <w:pPr>
        <w:pStyle w:val="EndNoteBibliography"/>
        <w:spacing w:after="240"/>
        <w:rPr>
          <w:noProof/>
        </w:rPr>
      </w:pPr>
      <w:r w:rsidRPr="00A95FF5">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1AA1EB2E" w14:textId="77777777" w:rsidR="00A95FF5" w:rsidRPr="00A95FF5" w:rsidRDefault="00A95FF5" w:rsidP="00A95FF5">
      <w:pPr>
        <w:pStyle w:val="EndNoteBibliography"/>
        <w:spacing w:after="240"/>
        <w:rPr>
          <w:noProof/>
        </w:rPr>
      </w:pPr>
      <w:r w:rsidRPr="00A95FF5">
        <w:rPr>
          <w:noProof/>
        </w:rPr>
        <w:t>Bolker BM (2015) Linear and generalized linear mixed models. Ecological statistics: contemporary theory and application, 309-333.</w:t>
      </w:r>
    </w:p>
    <w:p w14:paraId="2359F2FD" w14:textId="77777777" w:rsidR="00A95FF5" w:rsidRPr="00A95FF5" w:rsidRDefault="00A95FF5" w:rsidP="00A95FF5">
      <w:pPr>
        <w:pStyle w:val="EndNoteBibliography"/>
        <w:spacing w:after="240"/>
        <w:rPr>
          <w:noProof/>
        </w:rPr>
      </w:pPr>
      <w:r w:rsidRPr="00A95FF5">
        <w:rPr>
          <w:noProof/>
        </w:rPr>
        <w:t>Botsford LW, Brittnacher JG (1998) Viability of sacramento river winter‐run Chinook salmon. Conservation Biology, 12, 65-79.</w:t>
      </w:r>
    </w:p>
    <w:p w14:paraId="4011C69F" w14:textId="77777777" w:rsidR="00A95FF5" w:rsidRPr="00A95FF5" w:rsidRDefault="00A95FF5" w:rsidP="00A95FF5">
      <w:pPr>
        <w:pStyle w:val="EndNoteBibliography"/>
        <w:spacing w:after="240"/>
        <w:rPr>
          <w:noProof/>
        </w:rPr>
      </w:pPr>
      <w:r w:rsidRPr="00A95FF5">
        <w:rPr>
          <w:noProof/>
        </w:rPr>
        <w:t>Brunelli JP, Wertzler KJ, Sundin K, Thorgaard GH (2008) Y-specific sequences and polymorphisms in rainbow trout and Chinook salmon. Genome, 51, 739-748.</w:t>
      </w:r>
    </w:p>
    <w:p w14:paraId="0D19B938" w14:textId="77777777" w:rsidR="00A95FF5" w:rsidRPr="00A95FF5" w:rsidRDefault="00A95FF5" w:rsidP="00A95FF5">
      <w:pPr>
        <w:pStyle w:val="EndNoteBibliography"/>
        <w:spacing w:after="240"/>
        <w:rPr>
          <w:noProof/>
        </w:rPr>
      </w:pPr>
      <w:r w:rsidRPr="00A95FF5">
        <w:rPr>
          <w:noProof/>
        </w:rPr>
        <w:t>Christie MR (2010) Parentage in natural populations: novel methods to detect parent-offspring pairs in large data sets. Mol Ecol Resour, 10, 115-128.</w:t>
      </w:r>
    </w:p>
    <w:p w14:paraId="196D3800" w14:textId="77777777" w:rsidR="00A95FF5" w:rsidRPr="00A95FF5" w:rsidRDefault="00A95FF5" w:rsidP="00A95FF5">
      <w:pPr>
        <w:pStyle w:val="EndNoteBibliography"/>
        <w:spacing w:after="240"/>
        <w:rPr>
          <w:noProof/>
        </w:rPr>
      </w:pPr>
      <w:r w:rsidRPr="00A95FF5">
        <w:rPr>
          <w:noProof/>
        </w:rPr>
        <w:t>Do C, Waples RS, Peel D, Macbeth G, Tillett BJ, Ovenden JR (2014) NeEstimator v2: re‐implementation of software for the estimation of contemporary effective population size (Ne) from genetic data. Molecular ecology resources, 14, 209-214.</w:t>
      </w:r>
    </w:p>
    <w:p w14:paraId="026E4DCE" w14:textId="77777777" w:rsidR="00A95FF5" w:rsidRPr="00A95FF5" w:rsidRDefault="00A95FF5" w:rsidP="00A95FF5">
      <w:pPr>
        <w:pStyle w:val="EndNoteBibliography"/>
        <w:spacing w:after="240"/>
        <w:rPr>
          <w:noProof/>
        </w:rPr>
      </w:pPr>
      <w:r w:rsidRPr="00A95FF5">
        <w:rPr>
          <w:noProof/>
        </w:rPr>
        <w:t>Greig C, Jacobson DP, Banks MA (2003) New tetranucleotide microsatellites for fine‐scale discrimination among endangered Chinook salmon (Oncorhynchus tshawytscha). Molecular Ecology Notes, 3, 376-379.</w:t>
      </w:r>
    </w:p>
    <w:p w14:paraId="4707FD44" w14:textId="77777777" w:rsidR="00A95FF5" w:rsidRPr="00A95FF5" w:rsidRDefault="00A95FF5" w:rsidP="00A95FF5">
      <w:pPr>
        <w:pStyle w:val="EndNoteBibliography"/>
        <w:spacing w:after="240"/>
        <w:rPr>
          <w:noProof/>
        </w:rPr>
      </w:pPr>
      <w:r w:rsidRPr="00A95FF5">
        <w:rPr>
          <w:noProof/>
        </w:rPr>
        <w:t>Harrison HB, Saenz‐Agudelo P, Planes S, Jones GP, Berumen ML (2013) Relative accuracy of three common methods of parentage analysis in natural populations. Molecular ecology, 22, 1158-1170.</w:t>
      </w:r>
    </w:p>
    <w:p w14:paraId="4BD44FA0" w14:textId="77777777" w:rsidR="00A95FF5" w:rsidRPr="00A95FF5" w:rsidRDefault="00A95FF5" w:rsidP="00A95FF5">
      <w:pPr>
        <w:pStyle w:val="EndNoteBibliography"/>
        <w:spacing w:after="240"/>
        <w:rPr>
          <w:noProof/>
        </w:rPr>
      </w:pPr>
      <w:r w:rsidRPr="00A95FF5">
        <w:rPr>
          <w:noProof/>
        </w:rPr>
        <w:t>Ivanova NV, Dewaard JR, Hebert PDN (2006) An inexpensive, automation-friendly protocol for recovering high-quality DNA. Molecular Ecology Notes, 6, 998-1002.</w:t>
      </w:r>
    </w:p>
    <w:p w14:paraId="3A83142B" w14:textId="77777777" w:rsidR="00A95FF5" w:rsidRPr="00A95FF5" w:rsidRDefault="00A95FF5" w:rsidP="00A95FF5">
      <w:pPr>
        <w:pStyle w:val="EndNoteBibliography"/>
        <w:spacing w:after="240"/>
        <w:rPr>
          <w:noProof/>
        </w:rPr>
      </w:pPr>
      <w:r w:rsidRPr="00A95FF5">
        <w:rPr>
          <w:noProof/>
        </w:rPr>
        <w:t>Jones OR, Wang J (2010) COLONY: a program for parentage and sibship inference from multilocus genotype data. Molecular ecology resources, 10, 551-555.</w:t>
      </w:r>
    </w:p>
    <w:p w14:paraId="03E93746" w14:textId="77777777" w:rsidR="00A95FF5" w:rsidRPr="00A95FF5" w:rsidRDefault="00A95FF5" w:rsidP="00A95FF5">
      <w:pPr>
        <w:pStyle w:val="EndNoteBibliography"/>
        <w:spacing w:after="240"/>
        <w:rPr>
          <w:noProof/>
        </w:rPr>
      </w:pPr>
      <w:r w:rsidRPr="00A95FF5">
        <w:rPr>
          <w:noProof/>
        </w:rPr>
        <w:lastRenderedPageBreak/>
        <w:t>Kalinowski ST, Taper ML, Marshall TC (2007) Revising how the computer program CERVUS accommodates genotyping error increases success in paternity assignment. Molecular ecology, 16, 1099-1106.</w:t>
      </w:r>
    </w:p>
    <w:p w14:paraId="2BFA7A63" w14:textId="77777777" w:rsidR="00A95FF5" w:rsidRPr="00A95FF5" w:rsidRDefault="00A95FF5" w:rsidP="00A95FF5">
      <w:pPr>
        <w:pStyle w:val="EndNoteBibliography"/>
        <w:spacing w:after="240"/>
        <w:rPr>
          <w:noProof/>
        </w:rPr>
      </w:pPr>
      <w:r w:rsidRPr="00A95FF5">
        <w:rPr>
          <w:noProof/>
        </w:rPr>
        <w:t>Naish KA, Park LK (2002) Linkage relationships for 35 new microsatellite loci in chinook salmon Oncorhynchus tshawytscha.</w:t>
      </w:r>
    </w:p>
    <w:p w14:paraId="12D9299C" w14:textId="77777777" w:rsidR="00A95FF5" w:rsidRPr="00A95FF5" w:rsidRDefault="00A95FF5" w:rsidP="00A95FF5">
      <w:pPr>
        <w:pStyle w:val="EndNoteBibliography"/>
        <w:spacing w:after="240"/>
        <w:rPr>
          <w:noProof/>
        </w:rPr>
      </w:pPr>
      <w:r w:rsidRPr="00A95FF5">
        <w:rPr>
          <w:noProof/>
        </w:rPr>
        <w:t>Sard NM, Johnson MA, Jacobson DP, Hogansen MJ, O'Malley KG, Banks MA (2016) Genetic monitoring guides adaptive management of a migratory fish reintroduction program. Animal Conservation, 19, 570-577.</w:t>
      </w:r>
    </w:p>
    <w:p w14:paraId="617000AA" w14:textId="77777777" w:rsidR="00A95FF5" w:rsidRPr="00A95FF5" w:rsidRDefault="00A95FF5" w:rsidP="00A95FF5">
      <w:pPr>
        <w:pStyle w:val="EndNoteBibliography"/>
        <w:spacing w:after="240"/>
        <w:rPr>
          <w:noProof/>
        </w:rPr>
      </w:pPr>
      <w:r w:rsidRPr="00A95FF5">
        <w:rPr>
          <w:noProof/>
        </w:rPr>
        <w:t>Wang J (2018) Estimating genotyping errors from genotype and reconstructed pedigree data. Methods in Ecology and Evolution, 9, 109-120.</w:t>
      </w:r>
    </w:p>
    <w:p w14:paraId="5D3FF8FD" w14:textId="77777777" w:rsidR="00A95FF5" w:rsidRPr="00A95FF5" w:rsidRDefault="00A95FF5" w:rsidP="00A95FF5">
      <w:pPr>
        <w:pStyle w:val="EndNoteBibliography"/>
        <w:spacing w:after="240"/>
        <w:rPr>
          <w:noProof/>
        </w:rPr>
      </w:pPr>
      <w:r w:rsidRPr="00A95FF5">
        <w:rPr>
          <w:noProof/>
        </w:rPr>
        <w:t>Waples RS, Do C (2008) LDNE: a program for estimating effective population size from data on linkage disequilibrium. Molecular ecology resources, 8, 753-756.</w:t>
      </w:r>
    </w:p>
    <w:p w14:paraId="527790E8" w14:textId="77777777" w:rsidR="00A95FF5" w:rsidRPr="00A95FF5" w:rsidRDefault="00A95FF5" w:rsidP="00A95FF5">
      <w:pPr>
        <w:pStyle w:val="EndNoteBibliography"/>
        <w:spacing w:after="240"/>
        <w:rPr>
          <w:noProof/>
        </w:rPr>
      </w:pPr>
      <w:r w:rsidRPr="00A95FF5">
        <w:rPr>
          <w:noProof/>
        </w:rPr>
        <w:t>Williamson KS, Cordes JF, May B (2002) Characterization of microsatellite loci in Chinook salmon (Oncorhynchus tshawytscha) and cross‐species amplification in other salmonids. Molecular Ecology Notes, 2, 17-19.</w:t>
      </w:r>
    </w:p>
    <w:p w14:paraId="249017AA" w14:textId="77777777" w:rsidR="00A95FF5" w:rsidRPr="00A95FF5" w:rsidRDefault="00A95FF5" w:rsidP="00A95FF5">
      <w:pPr>
        <w:pStyle w:val="EndNoteBibliography"/>
        <w:rPr>
          <w:noProof/>
        </w:rPr>
      </w:pPr>
      <w:r w:rsidRPr="00A95FF5">
        <w:rPr>
          <w:noProof/>
        </w:rPr>
        <w:t>Zuur AF, Ieno EN, Walker NJ, Saveliev AA, Smith GM (2009) Mixed effects models and extensions in ecology with R. Springer.</w:t>
      </w:r>
    </w:p>
    <w:p w14:paraId="0D385F0D" w14:textId="0216177F"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631BA439"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9F1A5A" w:rsidRDefault="009F1A5A">
      <w:pPr>
        <w:pStyle w:val="CommentText"/>
      </w:pPr>
      <w:r>
        <w:rPr>
          <w:rStyle w:val="CommentReference"/>
        </w:rPr>
        <w:annotationRef/>
      </w:r>
      <w:r>
        <w:t xml:space="preserve">These are just for </w:t>
      </w:r>
      <w:r w:rsidR="006B458C">
        <w:t>coauthors</w:t>
      </w:r>
      <w:r>
        <w:t xml:space="preserve"> to keep things straight for now</w:t>
      </w:r>
      <w:r w:rsidR="006B458C">
        <w:t>, and discuss alternative terms</w:t>
      </w:r>
    </w:p>
  </w:comment>
  <w:comment w:id="1" w:author="David Dayan" w:date="2022-09-30T14:26:00Z" w:initials="DD">
    <w:p w14:paraId="4CB8A940" w14:textId="7BC30163" w:rsidR="009F1A5A" w:rsidRDefault="009F1A5A">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9F1A5A" w:rsidRPr="00AD6AF1" w:rsidRDefault="009F1A5A">
      <w:pPr>
        <w:pStyle w:val="CommentText"/>
        <w:rPr>
          <w:rFonts w:ascii="Arial" w:hAnsi="Arial" w:cs="Arial"/>
        </w:rPr>
      </w:pPr>
      <w:r>
        <w:rPr>
          <w:rFonts w:ascii="Arial" w:hAnsi="Arial" w:cs="Arial"/>
        </w:rPr>
        <w:t>Font: Arial 12</w:t>
      </w:r>
    </w:p>
    <w:p w14:paraId="44D14653" w14:textId="77777777" w:rsidR="009F1A5A" w:rsidRPr="00AD6AF1" w:rsidRDefault="009F1A5A">
      <w:pPr>
        <w:pStyle w:val="CommentText"/>
        <w:rPr>
          <w:rFonts w:ascii="Arial" w:hAnsi="Arial" w:cs="Arial"/>
          <w:b/>
          <w:bCs/>
        </w:rPr>
      </w:pPr>
    </w:p>
    <w:p w14:paraId="17131EAA" w14:textId="7EA45627" w:rsidR="009F1A5A" w:rsidRDefault="009F1A5A">
      <w:pPr>
        <w:pStyle w:val="CommentText"/>
        <w:rPr>
          <w:rFonts w:ascii="Arial" w:hAnsi="Arial" w:cs="Arial"/>
          <w:b/>
          <w:bCs/>
        </w:rPr>
      </w:pPr>
      <w:r w:rsidRPr="00AD6AF1">
        <w:rPr>
          <w:rFonts w:ascii="Arial" w:hAnsi="Arial" w:cs="Arial"/>
          <w:b/>
          <w:bCs/>
        </w:rPr>
        <w:t>Bold Main Headers</w:t>
      </w:r>
    </w:p>
    <w:p w14:paraId="018A1361" w14:textId="7ADB0955" w:rsidR="009F1A5A" w:rsidRPr="00171088" w:rsidRDefault="009F1A5A">
      <w:pPr>
        <w:pStyle w:val="CommentText"/>
        <w:rPr>
          <w:rFonts w:ascii="Arial" w:hAnsi="Arial" w:cs="Arial"/>
          <w:u w:val="single"/>
        </w:rPr>
      </w:pPr>
      <w:r>
        <w:rPr>
          <w:rFonts w:ascii="Arial" w:hAnsi="Arial" w:cs="Arial"/>
          <w:u w:val="single"/>
        </w:rPr>
        <w:t>Underline Sub-header</w:t>
      </w:r>
    </w:p>
    <w:p w14:paraId="620AAEF9" w14:textId="16CAD6EF" w:rsidR="009F1A5A" w:rsidRPr="00AD6AF1" w:rsidRDefault="009F1A5A">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9F1A5A" w:rsidRPr="00AD6AF1" w:rsidRDefault="009F1A5A">
      <w:pPr>
        <w:pStyle w:val="CommentText"/>
        <w:rPr>
          <w:rFonts w:ascii="Arial" w:hAnsi="Arial" w:cs="Arial"/>
          <w:i/>
          <w:iCs/>
        </w:rPr>
      </w:pPr>
    </w:p>
    <w:p w14:paraId="20B7325D" w14:textId="54F6E7A0" w:rsidR="009F1A5A" w:rsidRPr="00AD6AF1" w:rsidRDefault="009F1A5A">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9F1A5A" w:rsidRPr="00AD6AF1" w:rsidRDefault="009F1A5A">
      <w:pPr>
        <w:pStyle w:val="CommentText"/>
        <w:rPr>
          <w:rFonts w:ascii="Arial" w:hAnsi="Arial" w:cs="Arial"/>
        </w:rPr>
      </w:pPr>
      <w:r w:rsidRPr="00AD6AF1">
        <w:rPr>
          <w:rFonts w:ascii="Arial" w:hAnsi="Arial" w:cs="Arial"/>
        </w:rPr>
        <w:t>1.5x Line spacing</w:t>
      </w:r>
    </w:p>
    <w:p w14:paraId="7548B190" w14:textId="79514870" w:rsidR="009F1A5A" w:rsidRDefault="009F1A5A">
      <w:pPr>
        <w:pStyle w:val="CommentText"/>
        <w:rPr>
          <w:rFonts w:ascii="Arial" w:hAnsi="Arial" w:cs="Arial"/>
        </w:rPr>
      </w:pPr>
      <w:r w:rsidRPr="00AD6AF1">
        <w:rPr>
          <w:rFonts w:ascii="Arial" w:hAnsi="Arial" w:cs="Arial"/>
        </w:rPr>
        <w:t>No interstitial spacing between paragraphs</w:t>
      </w:r>
    </w:p>
    <w:p w14:paraId="3E54E0A1" w14:textId="4644D44B" w:rsidR="009F1A5A" w:rsidRPr="00AD6AF1" w:rsidRDefault="009F1A5A">
      <w:pPr>
        <w:pStyle w:val="CommentText"/>
        <w:rPr>
          <w:rFonts w:ascii="Arial" w:hAnsi="Arial" w:cs="Arial"/>
        </w:rPr>
      </w:pPr>
      <w:r>
        <w:rPr>
          <w:rFonts w:ascii="Arial" w:hAnsi="Arial" w:cs="Arial"/>
        </w:rPr>
        <w:t xml:space="preserve">No blank line at start of new text after header </w:t>
      </w:r>
    </w:p>
    <w:p w14:paraId="20827E11" w14:textId="7CD46FA8" w:rsidR="009F1A5A" w:rsidRDefault="009F1A5A">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9F1A5A" w:rsidRDefault="009F1A5A">
      <w:pPr>
        <w:pStyle w:val="CommentText"/>
        <w:rPr>
          <w:rFonts w:ascii="Arial" w:hAnsi="Arial" w:cs="Arial"/>
        </w:rPr>
      </w:pPr>
      <w:r>
        <w:rPr>
          <w:rFonts w:ascii="Arial" w:hAnsi="Arial" w:cs="Arial"/>
        </w:rPr>
        <w:t>Page break between main headers</w:t>
      </w:r>
    </w:p>
    <w:p w14:paraId="66C72283" w14:textId="77777777" w:rsidR="009F1A5A" w:rsidRDefault="009F1A5A">
      <w:pPr>
        <w:pStyle w:val="CommentText"/>
        <w:rPr>
          <w:rFonts w:ascii="Arial" w:hAnsi="Arial" w:cs="Arial"/>
        </w:rPr>
      </w:pPr>
    </w:p>
    <w:p w14:paraId="2F3B23F1" w14:textId="77777777" w:rsidR="009F1A5A" w:rsidRDefault="009F1A5A">
      <w:pPr>
        <w:pStyle w:val="CommentText"/>
        <w:rPr>
          <w:rFonts w:ascii="Arial" w:hAnsi="Arial" w:cs="Arial"/>
        </w:rPr>
      </w:pPr>
      <w:r>
        <w:rPr>
          <w:rFonts w:ascii="Arial" w:hAnsi="Arial" w:cs="Arial"/>
        </w:rPr>
        <w:t>Tables and Figures:</w:t>
      </w:r>
    </w:p>
    <w:p w14:paraId="7C171EA6" w14:textId="77777777" w:rsidR="009F1A5A" w:rsidRDefault="009F1A5A">
      <w:pPr>
        <w:pStyle w:val="CommentText"/>
        <w:rPr>
          <w:rFonts w:ascii="Arial" w:hAnsi="Arial" w:cs="Arial"/>
        </w:rPr>
      </w:pPr>
      <w:r>
        <w:rPr>
          <w:rFonts w:ascii="Arial" w:hAnsi="Arial" w:cs="Arial"/>
        </w:rPr>
        <w:t>In line with text</w:t>
      </w:r>
    </w:p>
    <w:p w14:paraId="75560753" w14:textId="77777777" w:rsidR="009F1A5A" w:rsidRDefault="009F1A5A">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9F1A5A" w:rsidRDefault="009F1A5A">
      <w:pPr>
        <w:pStyle w:val="CommentText"/>
        <w:rPr>
          <w:rFonts w:ascii="Arial" w:hAnsi="Arial" w:cs="Arial"/>
        </w:rPr>
      </w:pPr>
    </w:p>
    <w:p w14:paraId="59045F7D" w14:textId="77777777" w:rsidR="009F1A5A" w:rsidRDefault="009F1A5A">
      <w:pPr>
        <w:pStyle w:val="CommentText"/>
        <w:rPr>
          <w:rFonts w:ascii="Arial" w:hAnsi="Arial" w:cs="Arial"/>
        </w:rPr>
      </w:pPr>
      <w:r>
        <w:rPr>
          <w:rFonts w:ascii="Arial" w:hAnsi="Arial" w:cs="Arial"/>
        </w:rPr>
        <w:t>Color Scheme:</w:t>
      </w:r>
    </w:p>
    <w:p w14:paraId="232E7E8C" w14:textId="77777777" w:rsidR="009F1A5A" w:rsidRDefault="009F1A5A">
      <w:pPr>
        <w:pStyle w:val="CommentText"/>
        <w:rPr>
          <w:rFonts w:ascii="Arial" w:hAnsi="Arial" w:cs="Arial"/>
        </w:rPr>
      </w:pPr>
      <w:r>
        <w:rPr>
          <w:rFonts w:ascii="Arial" w:hAnsi="Arial" w:cs="Arial"/>
        </w:rPr>
        <w:t>Paul Tol’s Bright Color Scheme for unordered categorical variables</w:t>
      </w:r>
    </w:p>
    <w:p w14:paraId="6C774086" w14:textId="733E8406" w:rsidR="009F1A5A" w:rsidRDefault="009F1A5A">
      <w:pPr>
        <w:pStyle w:val="CommentText"/>
        <w:rPr>
          <w:rFonts w:ascii="Arial" w:hAnsi="Arial" w:cs="Arial"/>
        </w:rPr>
      </w:pPr>
      <w:proofErr w:type="spellStart"/>
      <w:r>
        <w:rPr>
          <w:rFonts w:ascii="Arial" w:hAnsi="Arial" w:cs="Arial"/>
        </w:rPr>
        <w:t>Viridis</w:t>
      </w:r>
      <w:proofErr w:type="spellEnd"/>
      <w:r>
        <w:rPr>
          <w:rFonts w:ascii="Arial" w:hAnsi="Arial" w:cs="Arial"/>
        </w:rPr>
        <w:t xml:space="preserve"> for continuous, or ordered variables</w:t>
      </w:r>
    </w:p>
    <w:p w14:paraId="617558C0" w14:textId="5F6FCC61" w:rsidR="009F1A5A" w:rsidRPr="00171088" w:rsidRDefault="009F1A5A">
      <w:pPr>
        <w:pStyle w:val="CommentText"/>
      </w:pPr>
    </w:p>
  </w:comment>
  <w:comment w:id="2" w:author="David Dayan" w:date="2022-10-05T17:29:00Z" w:initials="DD">
    <w:p w14:paraId="7640737F" w14:textId="32459A05" w:rsidR="009F1A5A" w:rsidRDefault="009F1A5A">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3" w:author="David Dayan" w:date="2022-10-07T12:16:00Z" w:initials="DD">
    <w:p w14:paraId="3C71B80D" w14:textId="4EEB9D12" w:rsidR="009F1A5A" w:rsidRDefault="009F1A5A">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w:t>
      </w:r>
      <w:proofErr w:type="spellEnd"/>
      <w:r>
        <w:t xml:space="preserve"> and McKenzie hatcheries, and some depiction of the LSDR/recycling program</w:t>
      </w:r>
    </w:p>
  </w:comment>
  <w:comment w:id="4" w:author="Kathleen O'Malley" w:date="2022-10-15T14:24:00Z" w:initials="OMKG">
    <w:p w14:paraId="4E0DD0B5" w14:textId="4A2C9B06" w:rsidR="009F1A5A" w:rsidRDefault="009F1A5A">
      <w:pPr>
        <w:pStyle w:val="CommentText"/>
      </w:pPr>
      <w:r>
        <w:rPr>
          <w:rStyle w:val="CommentReference"/>
        </w:rPr>
        <w:annotationRef/>
      </w:r>
      <w:r>
        <w:t>Sounds good</w:t>
      </w:r>
    </w:p>
  </w:comment>
  <w:comment w:id="5" w:author="David Dayan" w:date="2022-10-21T15:08:00Z" w:initials="DD">
    <w:p w14:paraId="72F4E345" w14:textId="29EC2D94" w:rsidR="009F1A5A" w:rsidRDefault="009F1A5A">
      <w:pPr>
        <w:pStyle w:val="CommentText"/>
      </w:pPr>
      <w:r>
        <w:rPr>
          <w:rStyle w:val="CommentReference"/>
        </w:rPr>
        <w:annotationRef/>
      </w:r>
      <w:r>
        <w:t>Current figure doesn’t include Forest Glen (downstream release site)</w:t>
      </w:r>
    </w:p>
  </w:comment>
  <w:comment w:id="6" w:author="David Dayan" w:date="2022-10-21T15:15:00Z" w:initials="DD">
    <w:p w14:paraId="2CB8B6B2" w14:textId="721E2D6F" w:rsidR="009F1A5A" w:rsidRDefault="009F1A5A" w:rsidP="00A86C6F">
      <w:pPr>
        <w:pStyle w:val="CommentText"/>
      </w:pPr>
      <w:r>
        <w:rPr>
          <w:rStyle w:val="CommentReference"/>
        </w:rPr>
        <w:annotationRef/>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9F1A5A" w:rsidRDefault="009F1A5A">
      <w:pPr>
        <w:pStyle w:val="CommentText"/>
      </w:pPr>
      <w:r>
        <w:t xml:space="preserve"> </w:t>
      </w:r>
    </w:p>
    <w:p w14:paraId="359F73DF" w14:textId="0A4A9722" w:rsidR="009F1A5A" w:rsidRDefault="009F1A5A">
      <w:pPr>
        <w:pStyle w:val="CommentText"/>
      </w:pPr>
      <w:r w:rsidRPr="00A86C6F">
        <w:rPr>
          <w:highlight w:val="cyan"/>
        </w:rPr>
        <w:t>This is the first explanation of how the datasets themselves differ between previous reports, and between previous reports and this report.</w:t>
      </w:r>
    </w:p>
  </w:comment>
  <w:comment w:id="7" w:author="David Dayan" w:date="2022-10-05T14:27:00Z" w:initials="DD">
    <w:p w14:paraId="63D66706" w14:textId="101098D5" w:rsidR="009F1A5A" w:rsidRDefault="009F1A5A">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9F1A5A" w:rsidRDefault="009F1A5A">
      <w:pPr>
        <w:pStyle w:val="CommentText"/>
        <w:rPr>
          <w:rFonts w:ascii="Arial" w:hAnsi="Arial" w:cs="Arial"/>
        </w:rPr>
      </w:pPr>
    </w:p>
    <w:p w14:paraId="1BB95AB0" w14:textId="560561DB" w:rsidR="009F1A5A" w:rsidRPr="00857780" w:rsidRDefault="009F1A5A">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8" w:author="David Dayan" w:date="2022-10-21T15:19:00Z" w:initials="DD">
    <w:p w14:paraId="648E9C26" w14:textId="2743CCD1" w:rsidR="009F1A5A" w:rsidRDefault="009F1A5A">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10" w:author="David Dayan" w:date="2022-10-21T15:29:00Z" w:initials="DD">
    <w:p w14:paraId="4135ABA9" w14:textId="06E04738" w:rsidR="009F1A5A" w:rsidRDefault="009F1A5A">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9F1A5A" w:rsidRDefault="009F1A5A">
      <w:pPr>
        <w:pStyle w:val="CommentText"/>
      </w:pPr>
    </w:p>
    <w:p w14:paraId="22F441EA" w14:textId="031E89F9" w:rsidR="009F1A5A" w:rsidRDefault="009F1A5A">
      <w:pPr>
        <w:pStyle w:val="CommentText"/>
      </w:pPr>
      <w:r>
        <w:t>I settled on “new” and  “</w:t>
      </w:r>
      <w:r w:rsidRPr="00D71476">
        <w:t>pedigrees inferred</w:t>
      </w:r>
      <w:r>
        <w:t xml:space="preserve"> using the approach used in this report,” but I think this could still use some work</w:t>
      </w:r>
    </w:p>
  </w:comment>
  <w:comment w:id="9" w:author="David Dayan" w:date="2022-10-19T16:49:00Z" w:initials="DD">
    <w:p w14:paraId="77D7639B" w14:textId="49625AE6" w:rsidR="009F1A5A" w:rsidRPr="00554D18" w:rsidRDefault="009F1A5A">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554D18" w:rsidRPr="00554D18" w:rsidRDefault="00554D18">
      <w:pPr>
        <w:pStyle w:val="CommentText"/>
        <w:rPr>
          <w:highlight w:val="cyan"/>
        </w:rPr>
      </w:pPr>
    </w:p>
    <w:p w14:paraId="70804B9A" w14:textId="04D18D12" w:rsidR="00554D18" w:rsidRDefault="00554D18">
      <w:pPr>
        <w:pStyle w:val="CommentText"/>
      </w:pPr>
      <w:r w:rsidRPr="00554D18">
        <w:rPr>
          <w:highlight w:val="cyan"/>
        </w:rPr>
        <w:t>Really this entire paragraph serves to explain the differences between this report and the previous reports.</w:t>
      </w:r>
    </w:p>
    <w:p w14:paraId="7FFE31B8" w14:textId="45F23490" w:rsidR="009F1A5A" w:rsidRDefault="009F1A5A">
      <w:pPr>
        <w:pStyle w:val="CommentText"/>
      </w:pPr>
    </w:p>
  </w:comment>
  <w:comment w:id="11" w:author="David Dayan" w:date="2022-11-14T13:09:00Z" w:initials="DD">
    <w:p w14:paraId="1DAE01B0" w14:textId="36A307EE" w:rsidR="00554D18" w:rsidRDefault="00554D18">
      <w:pPr>
        <w:pStyle w:val="CommentText"/>
        <w:rPr>
          <w:rStyle w:val="CommentReference"/>
        </w:rPr>
      </w:pPr>
      <w:r>
        <w:rPr>
          <w:rStyle w:val="CommentReference"/>
        </w:rPr>
        <w:annotationRef/>
      </w:r>
      <w:r>
        <w:rPr>
          <w:rStyle w:val="CommentReference"/>
        </w:rPr>
        <w:t>My preference is to keep the name of this variable (TLF – the number of adult offspring assigned to a candidate parent), and simply note where our pedigree underestimate</w:t>
      </w:r>
      <w:r w:rsidR="00243AC3">
        <w:rPr>
          <w:rStyle w:val="CommentReference"/>
        </w:rPr>
        <w:t>s</w:t>
      </w:r>
      <w:r>
        <w:rPr>
          <w:rStyle w:val="CommentReference"/>
        </w:rPr>
        <w:t xml:space="preserve"> TLF. </w:t>
      </w:r>
    </w:p>
    <w:p w14:paraId="49EF337F" w14:textId="77777777" w:rsidR="00554D18" w:rsidRDefault="00554D18">
      <w:pPr>
        <w:pStyle w:val="CommentText"/>
        <w:rPr>
          <w:rStyle w:val="CommentReference"/>
        </w:rPr>
      </w:pPr>
    </w:p>
    <w:p w14:paraId="464AB315" w14:textId="04791A10" w:rsidR="00554D18" w:rsidRDefault="00554D18">
      <w:pPr>
        <w:pStyle w:val="CommentText"/>
      </w:pPr>
      <w:r>
        <w:rPr>
          <w:rStyle w:val="CommentReference"/>
        </w:rPr>
        <w:t xml:space="preserve">The alternative, </w:t>
      </w:r>
      <w:r w:rsidR="00243AC3">
        <w:rPr>
          <w:rStyle w:val="CommentReference"/>
        </w:rPr>
        <w:t>changing the variable name to</w:t>
      </w:r>
      <w:r>
        <w:rPr>
          <w:rStyle w:val="CommentReference"/>
        </w:rPr>
        <w:t xml:space="preserve"> “fitness”</w:t>
      </w:r>
      <w:r w:rsidR="00243AC3">
        <w:rPr>
          <w:rStyle w:val="CommentReference"/>
        </w:rPr>
        <w:t xml:space="preserve"> when, for example, age 6 offspring are excluded, </w:t>
      </w:r>
      <w:r>
        <w:rPr>
          <w:rStyle w:val="CommentReference"/>
        </w:rPr>
        <w:t>seems very confusing to me</w:t>
      </w:r>
      <w:r w:rsidR="00243AC3">
        <w:rPr>
          <w:rStyle w:val="CommentReference"/>
        </w:rPr>
        <w:t xml:space="preserve">, particularly because we talk about multiple measures of fitness in the discussion. Previous reports present both reproductive success (age 1 offspring assigned to candidate parents), and TLF, then synthesize these results to discuss “fitness” generally. </w:t>
      </w:r>
    </w:p>
  </w:comment>
  <w:comment w:id="12" w:author="David Dayan" w:date="2022-10-21T15:53:00Z" w:initials="DD">
    <w:p w14:paraId="10145595" w14:textId="77777777" w:rsidR="009F1A5A" w:rsidRDefault="009F1A5A"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9F1A5A" w:rsidRDefault="009F1A5A" w:rsidP="0040081E">
      <w:pPr>
        <w:pStyle w:val="CommentText"/>
      </w:pPr>
    </w:p>
    <w:p w14:paraId="259DA82B" w14:textId="38F284B9" w:rsidR="009F1A5A" w:rsidRDefault="009F1A5A" w:rsidP="0040081E">
      <w:pPr>
        <w:pStyle w:val="CommentText"/>
      </w:pPr>
      <w:r>
        <w:t>We also we expect small changes in CRR due to changes in filtering and assignment procedures.</w:t>
      </w:r>
    </w:p>
  </w:comment>
  <w:comment w:id="13" w:author="David Dayan" w:date="2022-10-20T14:21:00Z" w:initials="DD">
    <w:p w14:paraId="3DE7B388" w14:textId="77777777" w:rsidR="009F1A5A" w:rsidRDefault="009F1A5A">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9F1A5A" w:rsidRDefault="009F1A5A">
      <w:pPr>
        <w:pStyle w:val="CommentText"/>
      </w:pPr>
    </w:p>
    <w:p w14:paraId="11859ABB" w14:textId="133C25B7" w:rsidR="009F1A5A" w:rsidRDefault="009F1A5A">
      <w:pPr>
        <w:pStyle w:val="CommentText"/>
      </w:pPr>
      <w:r>
        <w:t xml:space="preserve">Also we expect small changes in Nb due to changes </w:t>
      </w:r>
      <w:r w:rsidR="00243AC3">
        <w:t>upstream in the analysis, including</w:t>
      </w:r>
      <w:r>
        <w:t xml:space="preserve"> filtering and assignment procedures.</w:t>
      </w:r>
    </w:p>
  </w:comment>
  <w:comment w:id="14" w:author="David Dayan" w:date="2022-10-18T12:57:00Z" w:initials="DD">
    <w:p w14:paraId="13EDAFC1" w14:textId="1BC744DC" w:rsidR="009F1A5A" w:rsidRDefault="009F1A5A">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15" w:author="David Dayan" w:date="2022-10-19T16:51:00Z" w:initials="DD">
    <w:p w14:paraId="11E191C7" w14:textId="75C6597F" w:rsidR="009F1A5A" w:rsidRDefault="009F1A5A">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xml:space="preserve">, and </w:t>
      </w:r>
      <w:r w:rsidR="00243AC3">
        <w:rPr>
          <w:highlight w:val="cyan"/>
        </w:rPr>
        <w:t>therefore</w:t>
      </w:r>
      <w:r w:rsidRPr="000E20F1">
        <w:rPr>
          <w:highlight w:val="cyan"/>
        </w:rPr>
        <w:t xml:space="preserve"> some of the final sample sizes differ from prior reports.</w:t>
      </w:r>
    </w:p>
  </w:comment>
  <w:comment w:id="16" w:author="David Dayan" w:date="2022-10-18T13:01:00Z" w:initials="DD">
    <w:p w14:paraId="59C662F2" w14:textId="6CD78791" w:rsidR="009F1A5A" w:rsidRDefault="009F1A5A">
      <w:pPr>
        <w:pStyle w:val="CommentText"/>
      </w:pPr>
      <w:r>
        <w:rPr>
          <w:rStyle w:val="CommentReference"/>
        </w:rPr>
        <w:annotationRef/>
      </w:r>
      <w:r>
        <w:t>Do we want a more thorough analysis here or would that just clutter the report?</w:t>
      </w:r>
    </w:p>
    <w:p w14:paraId="5BE44550" w14:textId="77777777" w:rsidR="009F1A5A" w:rsidRDefault="009F1A5A">
      <w:pPr>
        <w:pStyle w:val="CommentText"/>
      </w:pPr>
    </w:p>
    <w:p w14:paraId="072E3D06" w14:textId="789D916A" w:rsidR="009F1A5A" w:rsidRDefault="009F1A5A">
      <w:pPr>
        <w:pStyle w:val="CommentText"/>
      </w:pPr>
      <w:r>
        <w:t>For example, assignment rate may vary little, but the pedigrees could be quite different</w:t>
      </w:r>
    </w:p>
    <w:p w14:paraId="4C7D4B12" w14:textId="77777777" w:rsidR="009F1A5A" w:rsidRDefault="009F1A5A">
      <w:pPr>
        <w:pStyle w:val="CommentText"/>
      </w:pPr>
    </w:p>
    <w:p w14:paraId="4BBB11EC" w14:textId="34F5C95A" w:rsidR="009F1A5A" w:rsidRDefault="009F1A5A">
      <w:pPr>
        <w:pStyle w:val="CommentText"/>
      </w:pPr>
      <w:r>
        <w:t xml:space="preserve">I think the important metric is the assignment rate as it tracks all the other important demographic measures very well (mean TLF, CRR, </w:t>
      </w:r>
      <w:proofErr w:type="spellStart"/>
      <w:r>
        <w:t>etc</w:t>
      </w:r>
      <w:proofErr w:type="spellEnd"/>
      <w:r>
        <w:t>), but TLF at the individual level might vary substantially which would influence the GLMM.</w:t>
      </w:r>
    </w:p>
  </w:comment>
  <w:comment w:id="17" w:author="David Dayan" w:date="2022-10-07T14:30:00Z" w:initials="DD">
    <w:p w14:paraId="65C9AC14" w14:textId="24A35A74" w:rsidR="009F1A5A" w:rsidRDefault="009F1A5A">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18" w:author="David Dayan" w:date="2022-10-19T15:50:00Z" w:initials="DD">
    <w:p w14:paraId="444C473A" w14:textId="630ECD24" w:rsidR="002A45D2" w:rsidRPr="002A45D2" w:rsidRDefault="009F1A5A">
      <w:pPr>
        <w:pStyle w:val="CommentText"/>
        <w:rPr>
          <w:highlight w:val="cyan"/>
        </w:rPr>
      </w:pPr>
      <w:r w:rsidRPr="002A45D2">
        <w:rPr>
          <w:rStyle w:val="CommentReference"/>
        </w:rPr>
        <w:annotationRef/>
      </w:r>
      <w:r w:rsidR="002A45D2" w:rsidRPr="002A45D2">
        <w:rPr>
          <w:highlight w:val="cyan"/>
        </w:rPr>
        <w:t>The presentation of this result varies between reports</w:t>
      </w:r>
      <w:r w:rsidR="002A45D2">
        <w:rPr>
          <w:highlight w:val="cyan"/>
        </w:rPr>
        <w:t xml:space="preserve"> so it takes a bit of work to get these values:</w:t>
      </w:r>
    </w:p>
    <w:p w14:paraId="0B273BD7" w14:textId="77777777" w:rsidR="002A45D2" w:rsidRDefault="002A45D2">
      <w:pPr>
        <w:pStyle w:val="CommentText"/>
        <w:rPr>
          <w:b/>
          <w:bCs/>
          <w:highlight w:val="cyan"/>
        </w:rPr>
      </w:pPr>
    </w:p>
    <w:p w14:paraId="67FDA33B" w14:textId="3D55443A" w:rsidR="009F1A5A" w:rsidRPr="005D720F" w:rsidRDefault="009F1A5A">
      <w:pPr>
        <w:pStyle w:val="CommentText"/>
        <w:rPr>
          <w:highlight w:val="cyan"/>
        </w:rPr>
      </w:pPr>
      <w:r w:rsidRPr="005D720F">
        <w:rPr>
          <w:b/>
          <w:bCs/>
          <w:highlight w:val="cyan"/>
        </w:rPr>
        <w:t>Sard 2016:</w:t>
      </w:r>
      <w:r w:rsidRPr="005D720F">
        <w:rPr>
          <w:highlight w:val="cyan"/>
        </w:rPr>
        <w:t xml:space="preserve"> % assigned is only presented for </w:t>
      </w:r>
      <w:r>
        <w:rPr>
          <w:highlight w:val="cyan"/>
        </w:rPr>
        <w:t>Cougar Trap</w:t>
      </w:r>
      <w:r w:rsidRPr="005D720F">
        <w:rPr>
          <w:highlight w:val="cyan"/>
        </w:rPr>
        <w:t xml:space="preserve">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9F1A5A" w:rsidRPr="005D720F" w:rsidRDefault="009F1A5A">
      <w:pPr>
        <w:pStyle w:val="CommentText"/>
        <w:rPr>
          <w:highlight w:val="cyan"/>
        </w:rPr>
      </w:pPr>
    </w:p>
    <w:p w14:paraId="687A3D1B" w14:textId="39BDBD86" w:rsidR="009F1A5A" w:rsidRPr="005D720F" w:rsidRDefault="009F1A5A" w:rsidP="00353BF3">
      <w:pPr>
        <w:pStyle w:val="CommentText"/>
        <w:rPr>
          <w:highlight w:val="cyan"/>
        </w:rPr>
      </w:pPr>
      <w:r w:rsidRPr="005D720F">
        <w:rPr>
          <w:b/>
          <w:bCs/>
          <w:highlight w:val="cyan"/>
        </w:rPr>
        <w:t xml:space="preserve">Banks 2016: </w:t>
      </w:r>
      <w:r w:rsidRPr="005D720F">
        <w:rPr>
          <w:highlight w:val="cyan"/>
        </w:rPr>
        <w:t xml:space="preserve">% assigned is presented only for  </w:t>
      </w:r>
      <w:r>
        <w:rPr>
          <w:highlight w:val="cyan"/>
        </w:rPr>
        <w:t>Cougar Trap</w:t>
      </w:r>
      <w:r w:rsidRPr="005D720F">
        <w:rPr>
          <w:highlight w:val="cyan"/>
        </w:rPr>
        <w:t xml:space="preserve"> samples for 2014 and 2015.</w:t>
      </w:r>
    </w:p>
    <w:p w14:paraId="68F28040" w14:textId="79449160" w:rsidR="009F1A5A" w:rsidRDefault="009F1A5A" w:rsidP="00353BF3">
      <w:pPr>
        <w:pStyle w:val="CommentText"/>
      </w:pPr>
      <w:r w:rsidRPr="005D720F">
        <w:rPr>
          <w:highlight w:val="cyan"/>
        </w:rPr>
        <w:t>Absolute numbers of assigned an unassigned carcasses are also presented for 2011- 2015.</w:t>
      </w:r>
      <w:r>
        <w:t xml:space="preserve"> </w:t>
      </w:r>
    </w:p>
    <w:p w14:paraId="568A037D" w14:textId="07B4B6BE" w:rsidR="009F1A5A" w:rsidRDefault="009F1A5A" w:rsidP="00353BF3">
      <w:pPr>
        <w:pStyle w:val="CommentText"/>
      </w:pPr>
    </w:p>
    <w:p w14:paraId="3AD352D1" w14:textId="43FF5CBE" w:rsidR="009F1A5A" w:rsidRPr="005D720F" w:rsidRDefault="009F1A5A" w:rsidP="00353BF3">
      <w:pPr>
        <w:pStyle w:val="CommentText"/>
      </w:pPr>
      <w:r w:rsidRPr="000E20F1">
        <w:rPr>
          <w:b/>
          <w:bCs/>
          <w:highlight w:val="cyan"/>
        </w:rPr>
        <w:t xml:space="preserve">Banks 2014: </w:t>
      </w:r>
      <w:r w:rsidRPr="000E20F1">
        <w:rPr>
          <w:highlight w:val="cyan"/>
        </w:rPr>
        <w:t xml:space="preserve">% </w:t>
      </w:r>
      <w:r w:rsidRPr="005D720F">
        <w:rPr>
          <w:highlight w:val="cyan"/>
        </w:rPr>
        <w:t xml:space="preserve">assigned is only presented for </w:t>
      </w:r>
      <w:r>
        <w:rPr>
          <w:highlight w:val="cyan"/>
        </w:rPr>
        <w:t>Cougar Trap</w:t>
      </w:r>
      <w:r w:rsidRPr="005D720F">
        <w:rPr>
          <w:highlight w:val="cyan"/>
        </w:rPr>
        <w:t xml:space="preserve">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9F1A5A" w:rsidRDefault="009F1A5A">
      <w:pPr>
        <w:pStyle w:val="CommentText"/>
        <w:rPr>
          <w:b/>
          <w:bCs/>
        </w:rPr>
      </w:pPr>
    </w:p>
    <w:p w14:paraId="392F0970" w14:textId="2F093EC0" w:rsidR="009F1A5A" w:rsidRPr="005D720F" w:rsidRDefault="009F1A5A">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19" w:author="David Dayan" w:date="2022-10-21T15:38:00Z" w:initials="DD">
    <w:p w14:paraId="6D858196" w14:textId="2543026C" w:rsidR="009F1A5A" w:rsidRDefault="009F1A5A">
      <w:pPr>
        <w:pStyle w:val="CommentText"/>
      </w:pPr>
      <w:r>
        <w:rPr>
          <w:rStyle w:val="CommentReference"/>
        </w:rPr>
        <w:annotationRef/>
      </w:r>
      <w:r>
        <w:t xml:space="preserve">Formatting issue we should have addressed in the template: </w:t>
      </w:r>
    </w:p>
    <w:p w14:paraId="06EE6828" w14:textId="77777777" w:rsidR="009F1A5A" w:rsidRDefault="009F1A5A">
      <w:pPr>
        <w:pStyle w:val="CommentText"/>
      </w:pPr>
    </w:p>
    <w:p w14:paraId="1D25A315" w14:textId="35C94F27" w:rsidR="009F1A5A" w:rsidRDefault="009F1A5A">
      <w:pPr>
        <w:pStyle w:val="CommentText"/>
      </w:pPr>
      <w:r>
        <w:t>How do we want to deal with tables and figures that get split across pages like this?</w:t>
      </w:r>
    </w:p>
    <w:p w14:paraId="13262AE6" w14:textId="77777777" w:rsidR="009F1A5A" w:rsidRDefault="009F1A5A">
      <w:pPr>
        <w:pStyle w:val="CommentText"/>
      </w:pPr>
    </w:p>
    <w:p w14:paraId="31DF87EE" w14:textId="438CC571" w:rsidR="009F1A5A" w:rsidRDefault="009F1A5A">
      <w:pPr>
        <w:pStyle w:val="CommentText"/>
      </w:pPr>
      <w:r>
        <w:t xml:space="preserve">(1) Pad above the table with blank space until it falls on one page </w:t>
      </w:r>
    </w:p>
    <w:p w14:paraId="2DC6100C" w14:textId="2262583B" w:rsidR="009F1A5A" w:rsidRDefault="009F1A5A">
      <w:pPr>
        <w:pStyle w:val="CommentText"/>
      </w:pPr>
      <w:r>
        <w:t xml:space="preserve">or </w:t>
      </w:r>
    </w:p>
    <w:p w14:paraId="2279AA0F" w14:textId="50451C4C" w:rsidR="009F1A5A" w:rsidRDefault="009F1A5A">
      <w:pPr>
        <w:pStyle w:val="CommentText"/>
      </w:pPr>
      <w:r>
        <w:t>(2) rearrange within the text until they all fit correctly, at the expense of placing tables immediately adjacent to the corresponding text?</w:t>
      </w:r>
    </w:p>
  </w:comment>
  <w:comment w:id="20" w:author="David Dayan" w:date="2022-10-19T16:42:00Z" w:initials="DD">
    <w:p w14:paraId="4FCEA937" w14:textId="7830FCEA" w:rsidR="009F1A5A" w:rsidRDefault="009F1A5A">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21" w:author="David Dayan" w:date="2022-11-09T12:31:00Z" w:initials="DD">
    <w:p w14:paraId="53B4FC4B" w14:textId="1FFB3E35" w:rsidR="009F1A5A" w:rsidRPr="00F96547" w:rsidRDefault="009F1A5A" w:rsidP="00F96547">
      <w:r>
        <w:rPr>
          <w:rStyle w:val="CommentReference"/>
        </w:rPr>
        <w:annotationRef/>
      </w:r>
      <w:r w:rsidRPr="00F96547">
        <w:rPr>
          <w:rFonts w:ascii="Arial" w:hAnsi="Arial" w:cs="Arial"/>
          <w:color w:val="222222"/>
          <w:shd w:val="clear" w:color="auto" w:fill="FFFFFF"/>
        </w:rPr>
        <w:t>note that the</w:t>
      </w:r>
      <w:r>
        <w:rPr>
          <w:rFonts w:ascii="Arial" w:hAnsi="Arial" w:cs="Arial"/>
          <w:color w:val="222222"/>
          <w:shd w:val="clear" w:color="auto" w:fill="FFFFFF"/>
        </w:rPr>
        <w:t>se</w:t>
      </w:r>
      <w:r w:rsidRPr="00F96547">
        <w:rPr>
          <w:rFonts w:ascii="Arial" w:hAnsi="Arial" w:cs="Arial"/>
          <w:color w:val="222222"/>
          <w:shd w:val="clear" w:color="auto" w:fill="FFFFFF"/>
        </w:rPr>
        <w:t xml:space="preserve"> counts </w:t>
      </w:r>
      <w:r w:rsidR="00540A41">
        <w:rPr>
          <w:rFonts w:ascii="Arial" w:hAnsi="Arial" w:cs="Arial"/>
          <w:color w:val="222222"/>
          <w:shd w:val="clear" w:color="auto" w:fill="FFFFFF"/>
        </w:rPr>
        <w:t xml:space="preserve">are collections at the trap, not releases above the dam, therefore it </w:t>
      </w:r>
      <w:r w:rsidRPr="00F96547">
        <w:rPr>
          <w:rFonts w:ascii="Arial" w:hAnsi="Arial" w:cs="Arial"/>
          <w:color w:val="222222"/>
          <w:shd w:val="clear" w:color="auto" w:fill="FFFFFF"/>
        </w:rPr>
        <w:t>include</w:t>
      </w:r>
      <w:r w:rsidR="00540A41">
        <w:rPr>
          <w:rFonts w:ascii="Arial" w:hAnsi="Arial" w:cs="Arial"/>
          <w:color w:val="222222"/>
          <w:shd w:val="clear" w:color="auto" w:fill="FFFFFF"/>
        </w:rPr>
        <w:t>s</w:t>
      </w:r>
      <w:r w:rsidRPr="00F96547">
        <w:rPr>
          <w:rFonts w:ascii="Arial" w:hAnsi="Arial" w:cs="Arial"/>
          <w:color w:val="222222"/>
          <w:shd w:val="clear" w:color="auto" w:fill="FFFFFF"/>
        </w:rPr>
        <w:t xml:space="preserve"> trap mort</w:t>
      </w:r>
      <w:r>
        <w:rPr>
          <w:rFonts w:ascii="Arial" w:hAnsi="Arial" w:cs="Arial"/>
          <w:color w:val="222222"/>
          <w:shd w:val="clear" w:color="auto" w:fill="FFFFFF"/>
        </w:rPr>
        <w:t>alitie</w:t>
      </w:r>
      <w:r w:rsidRPr="00F96547">
        <w:rPr>
          <w:rFonts w:ascii="Arial" w:hAnsi="Arial" w:cs="Arial"/>
          <w:color w:val="222222"/>
          <w:shd w:val="clear" w:color="auto" w:fill="FFFFFF"/>
        </w:rPr>
        <w:t xml:space="preserve">s </w:t>
      </w:r>
      <w:r w:rsidR="00540A41">
        <w:rPr>
          <w:rFonts w:ascii="Arial" w:hAnsi="Arial" w:cs="Arial"/>
          <w:color w:val="222222"/>
          <w:shd w:val="clear" w:color="auto" w:fill="FFFFFF"/>
        </w:rPr>
        <w:t xml:space="preserve">and other small inconsistencies </w:t>
      </w:r>
      <w:r w:rsidRPr="00F96547">
        <w:rPr>
          <w:rFonts w:ascii="Arial" w:hAnsi="Arial" w:cs="Arial"/>
          <w:color w:val="222222"/>
          <w:shd w:val="clear" w:color="auto" w:fill="FFFFFF"/>
        </w:rPr>
        <w:t>and won't match to the candidate parent numbers</w:t>
      </w:r>
    </w:p>
    <w:p w14:paraId="13A94136" w14:textId="613FAF99" w:rsidR="009F1A5A" w:rsidRDefault="009F1A5A">
      <w:pPr>
        <w:pStyle w:val="CommentText"/>
      </w:pPr>
    </w:p>
  </w:comment>
  <w:comment w:id="22" w:author="David Dayan" w:date="2022-10-19T17:03:00Z" w:initials="DD">
    <w:p w14:paraId="2527EDFF" w14:textId="071091BD" w:rsidR="009F1A5A" w:rsidRPr="00A67FCF" w:rsidRDefault="009F1A5A">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9F1A5A" w:rsidRPr="00A67FCF" w:rsidRDefault="009F1A5A">
      <w:pPr>
        <w:pStyle w:val="CommentText"/>
        <w:rPr>
          <w:highlight w:val="cyan"/>
        </w:rPr>
      </w:pPr>
    </w:p>
    <w:p w14:paraId="7CB27144" w14:textId="743AEB12" w:rsidR="009F1A5A" w:rsidRPr="00A67FCF" w:rsidRDefault="009F1A5A">
      <w:pPr>
        <w:pStyle w:val="CommentText"/>
        <w:rPr>
          <w:highlight w:val="cyan"/>
        </w:rPr>
      </w:pPr>
      <w:r w:rsidRPr="00A67FCF">
        <w:rPr>
          <w:highlight w:val="cyan"/>
        </w:rPr>
        <w:t xml:space="preserve">Banks 2014: Figure 12 presents a bar chart of TLF split by year and sex for 2007 and 2008.  </w:t>
      </w:r>
    </w:p>
    <w:p w14:paraId="58777CB3" w14:textId="77777777" w:rsidR="009F1A5A" w:rsidRPr="00A67FCF" w:rsidRDefault="009F1A5A">
      <w:pPr>
        <w:pStyle w:val="CommentText"/>
        <w:rPr>
          <w:highlight w:val="cyan"/>
        </w:rPr>
      </w:pPr>
    </w:p>
    <w:p w14:paraId="6771EAD5" w14:textId="74C692C8" w:rsidR="009F1A5A" w:rsidRPr="00A67FCF" w:rsidRDefault="009F1A5A">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9F1A5A" w:rsidRPr="00A67FCF" w:rsidRDefault="009F1A5A">
      <w:pPr>
        <w:pStyle w:val="CommentText"/>
        <w:rPr>
          <w:highlight w:val="cyan"/>
        </w:rPr>
      </w:pPr>
    </w:p>
    <w:p w14:paraId="40FBE4BA" w14:textId="77777777" w:rsidR="009F1A5A" w:rsidRDefault="009F1A5A">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9F1A5A" w:rsidRDefault="009F1A5A">
      <w:pPr>
        <w:pStyle w:val="CommentText"/>
      </w:pPr>
    </w:p>
    <w:p w14:paraId="70E10893" w14:textId="2D37249B" w:rsidR="009F1A5A" w:rsidRDefault="009F1A5A">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23" w:author="David Dayan" w:date="2022-10-07T16:30:00Z" w:initials="DD">
    <w:p w14:paraId="33794CE8" w14:textId="5E6954C0" w:rsidR="009F1A5A" w:rsidRDefault="009F1A5A">
      <w:pPr>
        <w:pStyle w:val="CommentText"/>
      </w:pPr>
      <w:r>
        <w:rPr>
          <w:rStyle w:val="CommentReference"/>
        </w:rPr>
        <w:annotationRef/>
      </w:r>
    </w:p>
    <w:p w14:paraId="72487BF2" w14:textId="0833CB61" w:rsidR="009F1A5A" w:rsidRDefault="009F1A5A">
      <w:pPr>
        <w:pStyle w:val="CommentText"/>
      </w:pPr>
      <w:r>
        <w:t>In general though I think presenting a TLF figure will be useful:</w:t>
      </w:r>
    </w:p>
    <w:p w14:paraId="62AA5A69" w14:textId="77777777" w:rsidR="009F1A5A" w:rsidRDefault="009F1A5A">
      <w:pPr>
        <w:pStyle w:val="CommentText"/>
      </w:pPr>
    </w:p>
    <w:p w14:paraId="288D3F24" w14:textId="77777777" w:rsidR="005D1256" w:rsidRDefault="009F1A5A"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9F1A5A" w:rsidRDefault="009F1A5A"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9F1A5A" w:rsidRDefault="009F1A5A"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 xml:space="preserve">(3) Changes in fitness from year to year appear correlated between HORs and </w:t>
      </w:r>
      <w:proofErr w:type="spellStart"/>
      <w:r>
        <w:rPr>
          <w:rFonts w:ascii="Helvetica Neue" w:hAnsi="Helvetica Neue"/>
          <w:color w:val="333333"/>
          <w:sz w:val="21"/>
          <w:szCs w:val="21"/>
          <w:shd w:val="clear" w:color="auto" w:fill="FFFFFF"/>
        </w:rPr>
        <w:t>NORs,and</w:t>
      </w:r>
      <w:proofErr w:type="spellEnd"/>
      <w:r>
        <w:rPr>
          <w:rFonts w:ascii="Helvetica Neue" w:hAnsi="Helvetica Neue"/>
          <w:color w:val="333333"/>
          <w:sz w:val="21"/>
          <w:szCs w:val="21"/>
          <w:shd w:val="clear" w:color="auto" w:fill="FFFFFF"/>
        </w:rPr>
        <w:t xml:space="preserve"> this interannual variation operates on a similar scale to the HOR NOR fitness differences (indeed we find this in the GLMM too).</w:t>
      </w:r>
    </w:p>
    <w:p w14:paraId="3429E2BF" w14:textId="518334A1" w:rsidR="009F1A5A" w:rsidRDefault="009F1A5A">
      <w:pPr>
        <w:pStyle w:val="CommentText"/>
      </w:pPr>
    </w:p>
    <w:p w14:paraId="3186D4D0" w14:textId="071D1C6B" w:rsidR="009F1A5A" w:rsidRDefault="009F1A5A">
      <w:pPr>
        <w:pStyle w:val="CommentText"/>
      </w:pPr>
      <w:r>
        <w:t xml:space="preserve">Also note one unusual year (2011), where HOR females  break from their otherwise tight correlation with HOR males and perform better than NOR females. </w:t>
      </w:r>
    </w:p>
    <w:p w14:paraId="57D1C888" w14:textId="6D78198E" w:rsidR="009F1A5A" w:rsidRDefault="009F1A5A">
      <w:pPr>
        <w:pStyle w:val="CommentText"/>
      </w:pPr>
    </w:p>
  </w:comment>
  <w:comment w:id="24" w:author="David Dayan" w:date="2022-10-19T17:28:00Z" w:initials="DD">
    <w:p w14:paraId="0C0A11E7" w14:textId="0458449B" w:rsidR="009F1A5A" w:rsidRDefault="009F1A5A">
      <w:pPr>
        <w:pStyle w:val="CommentText"/>
      </w:pPr>
      <w:r>
        <w:rPr>
          <w:rStyle w:val="CommentReference"/>
        </w:rPr>
        <w:annotationRef/>
      </w:r>
      <w:r w:rsidRPr="00A67FCF">
        <w:rPr>
          <w:highlight w:val="cyan"/>
        </w:rPr>
        <w:t>See comment on table 6</w:t>
      </w:r>
    </w:p>
  </w:comment>
  <w:comment w:id="25" w:author="David Dayan" w:date="2022-10-19T17:28:00Z" w:initials="DD">
    <w:p w14:paraId="4F2BE960" w14:textId="77777777" w:rsidR="009F1A5A" w:rsidRPr="00E511D3" w:rsidRDefault="009F1A5A">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9F1A5A" w:rsidRPr="00E511D3" w:rsidRDefault="009F1A5A">
      <w:pPr>
        <w:pStyle w:val="CommentText"/>
        <w:rPr>
          <w:highlight w:val="cyan"/>
        </w:rPr>
      </w:pPr>
    </w:p>
    <w:p w14:paraId="1D248576" w14:textId="0EAB3C72" w:rsidR="009F1A5A" w:rsidRPr="00E511D3" w:rsidRDefault="009F1A5A">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w:t>
      </w:r>
      <w:proofErr w:type="spellStart"/>
      <w:r w:rsidRPr="00E511D3">
        <w:rPr>
          <w:highlight w:val="cyan"/>
        </w:rPr>
        <w:t>CRR</w:t>
      </w:r>
      <w:r w:rsidR="005D1256">
        <w:rPr>
          <w:highlight w:val="cyan"/>
          <w:vertAlign w:val="subscript"/>
        </w:rPr>
        <w:t>total</w:t>
      </w:r>
      <w:proofErr w:type="spellEnd"/>
      <w:r w:rsidRPr="00E511D3">
        <w:rPr>
          <w:highlight w:val="cyan"/>
        </w:rPr>
        <w:t xml:space="preserve"> (</w:t>
      </w:r>
      <w:r w:rsidR="005D1256">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9F1A5A" w:rsidRPr="00E511D3" w:rsidRDefault="009F1A5A">
      <w:pPr>
        <w:pStyle w:val="CommentText"/>
        <w:rPr>
          <w:highlight w:val="cyan"/>
        </w:rPr>
      </w:pPr>
    </w:p>
    <w:p w14:paraId="37E7ABE5" w14:textId="4DBA4C94" w:rsidR="009F1A5A" w:rsidRDefault="009F1A5A">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9F1A5A" w:rsidRDefault="009F1A5A">
      <w:pPr>
        <w:pStyle w:val="CommentText"/>
        <w:rPr>
          <w:sz w:val="22"/>
          <w:szCs w:val="22"/>
          <w:highlight w:val="cyan"/>
        </w:rPr>
      </w:pPr>
    </w:p>
    <w:p w14:paraId="52B66663" w14:textId="3B251C4A" w:rsidR="009F1A5A" w:rsidRPr="00E511D3" w:rsidRDefault="009F1A5A">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sidR="005D1256">
        <w:rPr>
          <w:sz w:val="22"/>
          <w:szCs w:val="22"/>
          <w:highlight w:val="cyan"/>
        </w:rPr>
        <w:t>“</w:t>
      </w:r>
      <w:r w:rsidRPr="00E511D3">
        <w:rPr>
          <w:sz w:val="22"/>
          <w:szCs w:val="22"/>
          <w:highlight w:val="cyan"/>
        </w:rPr>
        <w:t>CRR</w:t>
      </w:r>
      <w:r w:rsidR="005D1256">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9F1A5A" w:rsidRPr="00E511D3" w:rsidRDefault="009F1A5A">
      <w:pPr>
        <w:pStyle w:val="CommentText"/>
        <w:rPr>
          <w:sz w:val="22"/>
          <w:szCs w:val="22"/>
          <w:highlight w:val="cyan"/>
        </w:rPr>
      </w:pPr>
    </w:p>
    <w:p w14:paraId="525DDC22" w14:textId="77777777" w:rsidR="009F1A5A" w:rsidRPr="00E511D3" w:rsidRDefault="009F1A5A">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9F1A5A" w:rsidRPr="00E511D3" w:rsidRDefault="009F1A5A">
      <w:pPr>
        <w:pStyle w:val="CommentText"/>
        <w:rPr>
          <w:sz w:val="22"/>
          <w:szCs w:val="22"/>
          <w:highlight w:val="cyan"/>
        </w:rPr>
      </w:pPr>
    </w:p>
    <w:p w14:paraId="0E0A113E" w14:textId="77777777" w:rsidR="009F1A5A" w:rsidRDefault="009F1A5A">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w:t>
      </w:r>
      <w:proofErr w:type="spellStart"/>
      <w:r w:rsidRPr="00E511D3">
        <w:rPr>
          <w:sz w:val="22"/>
          <w:szCs w:val="22"/>
          <w:highlight w:val="cyan"/>
        </w:rPr>
        <w:t>grandparentage</w:t>
      </w:r>
      <w:proofErr w:type="spellEnd"/>
      <w:r w:rsidRPr="00E511D3">
        <w:rPr>
          <w:sz w:val="22"/>
          <w:szCs w:val="22"/>
          <w:highlight w:val="cyan"/>
        </w:rPr>
        <w:t xml:space="preserve"> analysis and assigned carcasses are added to the number of offspring contributing to their parent’s CRR. This allows them to revise CRR up for 2007 (0.46) and 2008 (0.45) and present new CRRs for 2009 (0.07) and 2010 (0.18).</w:t>
      </w:r>
    </w:p>
    <w:p w14:paraId="7F9FC10A" w14:textId="77777777" w:rsidR="009F1A5A" w:rsidRDefault="009F1A5A">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9F1A5A" w:rsidRDefault="009F1A5A">
      <w:pPr>
        <w:pStyle w:val="CommentText"/>
        <w:rPr>
          <w:sz w:val="22"/>
          <w:szCs w:val="22"/>
        </w:rPr>
      </w:pPr>
    </w:p>
    <w:p w14:paraId="2A6036F2" w14:textId="10CFE767" w:rsidR="009F1A5A" w:rsidRDefault="009F1A5A">
      <w:pPr>
        <w:pStyle w:val="CommentText"/>
        <w:rPr>
          <w:sz w:val="22"/>
          <w:szCs w:val="22"/>
        </w:rPr>
      </w:pPr>
      <w:r>
        <w:rPr>
          <w:sz w:val="22"/>
          <w:szCs w:val="22"/>
        </w:rPr>
        <w:t>If we use the values without inferred F1s, the Pearson correlation between our CRR</w:t>
      </w:r>
      <w:r w:rsidR="005D1256">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sidR="005D1256">
        <w:rPr>
          <w:sz w:val="22"/>
          <w:szCs w:val="22"/>
          <w:vertAlign w:val="subscript"/>
        </w:rPr>
        <w:t>F</w:t>
      </w:r>
      <w:r>
        <w:rPr>
          <w:sz w:val="22"/>
          <w:szCs w:val="22"/>
        </w:rPr>
        <w:t>.</w:t>
      </w:r>
    </w:p>
    <w:p w14:paraId="494C98B8" w14:textId="124E365C" w:rsidR="009F1A5A" w:rsidRDefault="009F1A5A">
      <w:pPr>
        <w:pStyle w:val="CommentText"/>
      </w:pPr>
    </w:p>
  </w:comment>
  <w:comment w:id="26" w:author="David Dayan" w:date="2022-10-19T11:34:00Z" w:initials="DD">
    <w:p w14:paraId="4FE08C30" w14:textId="746EF0DD" w:rsidR="009F1A5A" w:rsidRDefault="009F1A5A">
      <w:pPr>
        <w:pStyle w:val="CommentText"/>
      </w:pPr>
      <w:r>
        <w:rPr>
          <w:rStyle w:val="CommentReference"/>
        </w:rPr>
        <w:annotationRef/>
      </w:r>
    </w:p>
  </w:comment>
  <w:comment w:id="27" w:author="David Dayan" w:date="2022-10-18T15:06:00Z" w:initials="DD">
    <w:p w14:paraId="19475704" w14:textId="7EC6FCF2" w:rsidR="009F1A5A" w:rsidRDefault="009F1A5A">
      <w:pPr>
        <w:pStyle w:val="CommentText"/>
      </w:pPr>
      <w:r>
        <w:rPr>
          <w:rStyle w:val="CommentReference"/>
        </w:rPr>
        <w:annotationRef/>
      </w:r>
      <w:r>
        <w:t>Included this here because we put the interpretation of Nb in the results in the NSNT report but perhaps better in discussion?</w:t>
      </w:r>
    </w:p>
  </w:comment>
  <w:comment w:id="28" w:author="David Dayan" w:date="2022-10-19T18:06:00Z" w:initials="DD">
    <w:p w14:paraId="01143F55" w14:textId="11087E6D" w:rsidR="009F1A5A" w:rsidRPr="00D22DD3" w:rsidRDefault="009F1A5A">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r w:rsidR="005D1256">
        <w:rPr>
          <w:highlight w:val="cyan"/>
        </w:rPr>
        <w:t xml:space="preserve"> for all years instead of either only presenting new results (2011 – 2015), or a combination of new and old results</w:t>
      </w:r>
      <w:r w:rsidRPr="00D22DD3">
        <w:rPr>
          <w:highlight w:val="cyan"/>
        </w:rPr>
        <w:t>.</w:t>
      </w:r>
    </w:p>
    <w:p w14:paraId="7C302C43" w14:textId="5331DB99" w:rsidR="009F1A5A" w:rsidRPr="00D22DD3" w:rsidRDefault="009F1A5A">
      <w:pPr>
        <w:pStyle w:val="CommentText"/>
        <w:rPr>
          <w:highlight w:val="cyan"/>
        </w:rPr>
      </w:pPr>
    </w:p>
    <w:p w14:paraId="0C346C61" w14:textId="4E88243F" w:rsidR="009F1A5A" w:rsidRPr="00D22DD3" w:rsidRDefault="009F1A5A">
      <w:pPr>
        <w:pStyle w:val="CommentText"/>
        <w:rPr>
          <w:highlight w:val="cyan"/>
        </w:rPr>
      </w:pPr>
      <w:r w:rsidRPr="00D22DD3">
        <w:rPr>
          <w:highlight w:val="cyan"/>
        </w:rPr>
        <w:t xml:space="preserve">Previous work used </w:t>
      </w:r>
      <w:proofErr w:type="spellStart"/>
      <w:r w:rsidRPr="00D22DD3">
        <w:rPr>
          <w:highlight w:val="cyan"/>
        </w:rPr>
        <w:t>p_crit</w:t>
      </w:r>
      <w:proofErr w:type="spellEnd"/>
      <w:r w:rsidRPr="00D22DD3">
        <w:rPr>
          <w:highlight w:val="cyan"/>
        </w:rPr>
        <w:t xml:space="preserve"> of 0.02. We calculate NB at many </w:t>
      </w:r>
      <w:proofErr w:type="spellStart"/>
      <w:r w:rsidRPr="00D22DD3">
        <w:rPr>
          <w:highlight w:val="cyan"/>
        </w:rPr>
        <w:t>pcrits</w:t>
      </w:r>
      <w:proofErr w:type="spellEnd"/>
      <w:r w:rsidRPr="00D22DD3">
        <w:rPr>
          <w:highlight w:val="cyan"/>
        </w:rPr>
        <w:t xml:space="preserve">, but only present results using singleton filtering given new </w:t>
      </w:r>
      <w:r w:rsidR="005D1256">
        <w:rPr>
          <w:highlight w:val="cyan"/>
        </w:rPr>
        <w:t>best practices</w:t>
      </w:r>
      <w:r w:rsidRPr="00D22DD3">
        <w:rPr>
          <w:highlight w:val="cyan"/>
        </w:rPr>
        <w:t xml:space="preserve"> for </w:t>
      </w:r>
      <w:proofErr w:type="spellStart"/>
      <w:r w:rsidRPr="00D22DD3">
        <w:rPr>
          <w:highlight w:val="cyan"/>
        </w:rPr>
        <w:t>NeEstimator</w:t>
      </w:r>
      <w:proofErr w:type="spellEnd"/>
      <w:r w:rsidRPr="00D22DD3">
        <w:rPr>
          <w:highlight w:val="cyan"/>
        </w:rPr>
        <w:t xml:space="preserve">. This more liberal filtering approach increases the Nb estimate by around 40%. </w:t>
      </w:r>
    </w:p>
    <w:p w14:paraId="4ECFB404" w14:textId="194CBC6D" w:rsidR="009F1A5A" w:rsidRPr="00D22DD3" w:rsidRDefault="009F1A5A">
      <w:pPr>
        <w:pStyle w:val="CommentText"/>
        <w:rPr>
          <w:highlight w:val="cyan"/>
        </w:rPr>
      </w:pPr>
    </w:p>
    <w:p w14:paraId="3AC2590B" w14:textId="3B9FA7B4" w:rsidR="009F1A5A" w:rsidRPr="00D22DD3" w:rsidRDefault="009F1A5A">
      <w:pPr>
        <w:pStyle w:val="CommentText"/>
        <w:rPr>
          <w:highlight w:val="cyan"/>
        </w:rPr>
      </w:pPr>
      <w:r w:rsidRPr="00D22DD3">
        <w:rPr>
          <w:highlight w:val="cyan"/>
        </w:rPr>
        <w:t>Imagine a case where true Nb is</w:t>
      </w:r>
      <w:r w:rsidR="005D1256">
        <w:rPr>
          <w:highlight w:val="cyan"/>
        </w:rPr>
        <w:t xml:space="preserve"> always</w:t>
      </w:r>
      <w:r w:rsidRPr="00D22DD3">
        <w:rPr>
          <w:highlight w:val="cyan"/>
        </w:rPr>
        <w:t xml:space="preserve"> 100, without presenting the recalculated results for 2007 – 2010, there would be an apparent increase in </w:t>
      </w:r>
      <w:r w:rsidR="005D1256">
        <w:rPr>
          <w:highlight w:val="cyan"/>
        </w:rPr>
        <w:t xml:space="preserve">estimated </w:t>
      </w:r>
      <w:r w:rsidRPr="00D22DD3">
        <w:rPr>
          <w:highlight w:val="cyan"/>
        </w:rPr>
        <w:t>Nb in 2011 – 2015 to 140, suggestive of an increase in spawner diversity, but this would be entirely driven by the change in methods.</w:t>
      </w:r>
    </w:p>
    <w:p w14:paraId="1C6C9DD9" w14:textId="77777777" w:rsidR="009F1A5A" w:rsidRPr="00D22DD3" w:rsidRDefault="009F1A5A">
      <w:pPr>
        <w:pStyle w:val="CommentText"/>
        <w:rPr>
          <w:highlight w:val="cyan"/>
        </w:rPr>
      </w:pPr>
    </w:p>
    <w:p w14:paraId="689BF04B" w14:textId="768D6431" w:rsidR="009F1A5A" w:rsidRDefault="009F1A5A">
      <w:pPr>
        <w:pStyle w:val="CommentText"/>
      </w:pPr>
      <w:r w:rsidRPr="00D22DD3">
        <w:rPr>
          <w:highlight w:val="cyan"/>
        </w:rPr>
        <w:t xml:space="preserve">Previous work also uses </w:t>
      </w:r>
      <w:proofErr w:type="spellStart"/>
      <w:r w:rsidRPr="00D22DD3">
        <w:rPr>
          <w:highlight w:val="cyan"/>
        </w:rPr>
        <w:t>NeEstimator</w:t>
      </w:r>
      <w:proofErr w:type="spellEnd"/>
      <w:r w:rsidRPr="00D22DD3">
        <w:rPr>
          <w:highlight w:val="cyan"/>
        </w:rPr>
        <w:t xml:space="preserve"> v2.0 whereas our results use v2.1. Since we calculated Nb at a </w:t>
      </w:r>
      <w:proofErr w:type="spellStart"/>
      <w:r w:rsidRPr="00D22DD3">
        <w:rPr>
          <w:highlight w:val="cyan"/>
        </w:rPr>
        <w:t>pcrit</w:t>
      </w:r>
      <w:proofErr w:type="spellEnd"/>
      <w:r w:rsidRPr="00D22DD3">
        <w:rPr>
          <w:highlight w:val="cyan"/>
        </w:rPr>
        <w:t xml:space="preserve"> of 0.02 (although we don’t present it here) we can compare the effect of the software version change (and/or changes in filtering to the genetic data) on Nb. At </w:t>
      </w:r>
      <w:proofErr w:type="spellStart"/>
      <w:r w:rsidRPr="00D22DD3">
        <w:rPr>
          <w:highlight w:val="cyan"/>
        </w:rPr>
        <w:t>p_crit</w:t>
      </w:r>
      <w:proofErr w:type="spellEnd"/>
      <w:r w:rsidRPr="00D22DD3">
        <w:rPr>
          <w:highlight w:val="cyan"/>
        </w:rPr>
        <w:t xml:space="preserve"> of 0.02, the new data and software version always produces substantially larger Nb estimates</w:t>
      </w:r>
      <w:r w:rsidR="005D1256">
        <w:rPr>
          <w:highlight w:val="cyan"/>
        </w:rPr>
        <w:t xml:space="preserve">, exacerbating the effect of the change in </w:t>
      </w:r>
      <w:proofErr w:type="spellStart"/>
      <w:r w:rsidR="005D1256">
        <w:rPr>
          <w:highlight w:val="cyan"/>
        </w:rPr>
        <w:t>p_crit</w:t>
      </w:r>
      <w:proofErr w:type="spellEnd"/>
      <w:r w:rsidRPr="00D22DD3">
        <w:rPr>
          <w:highlight w:val="cyan"/>
        </w:rPr>
        <w:t>.</w:t>
      </w:r>
      <w:r>
        <w:t xml:space="preserve">  </w:t>
      </w:r>
    </w:p>
  </w:comment>
  <w:comment w:id="29" w:author="David Dayan" w:date="2022-10-07T11:17:00Z" w:initials="DD">
    <w:p w14:paraId="3A28DB12" w14:textId="433CEDC4" w:rsidR="009F1A5A" w:rsidRDefault="009F1A5A">
      <w:pPr>
        <w:pStyle w:val="CommentText"/>
      </w:pPr>
      <w:r>
        <w:rPr>
          <w:rStyle w:val="CommentReference"/>
        </w:rPr>
        <w:annotationRef/>
      </w:r>
      <w:r>
        <w:t xml:space="preserve">Will use endnote to format citations. Currently set to the Con Gen </w:t>
      </w:r>
      <w:proofErr w:type="spellStart"/>
      <w:r>
        <w:t>formar</w:t>
      </w:r>
      <w:proofErr w:type="spellEnd"/>
      <w:r>
        <w:t xml:space="preserve"> that I find it easy to read, but it is easy to change to whatever format we want.</w:t>
      </w:r>
    </w:p>
    <w:p w14:paraId="499DA742" w14:textId="77777777" w:rsidR="009F1A5A" w:rsidRDefault="009F1A5A">
      <w:pPr>
        <w:pStyle w:val="CommentText"/>
      </w:pPr>
    </w:p>
    <w:p w14:paraId="505F5F8C" w14:textId="176B13F5" w:rsidR="009F1A5A" w:rsidRDefault="009F1A5A">
      <w:pPr>
        <w:pStyle w:val="CommentText"/>
      </w:pPr>
      <w:r>
        <w:t>Unlike manuscripts, reports have no DOI so endnote can’t pull the correct information and there can be errors in them. Worth proofing them manually</w:t>
      </w:r>
      <w:r w:rsidR="00BE71C6">
        <w:t xml:space="preserve"> at some point</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617558C0" w15:done="0"/>
  <w15:commentEx w15:paraId="7640737F" w15:done="0"/>
  <w15:commentEx w15:paraId="3C71B80D" w15:done="0"/>
  <w15:commentEx w15:paraId="4E0DD0B5" w15:paraIdParent="3C71B80D" w15:done="0"/>
  <w15:commentEx w15:paraId="72F4E345" w15:done="0"/>
  <w15:commentEx w15:paraId="359F73DF" w15:done="0"/>
  <w15:commentEx w15:paraId="1BB95AB0" w15:done="0"/>
  <w15:commentEx w15:paraId="648E9C26" w15:done="0"/>
  <w15:commentEx w15:paraId="22F441EA" w15:done="0"/>
  <w15:commentEx w15:paraId="7FFE31B8" w15:done="0"/>
  <w15:commentEx w15:paraId="464AB315" w15:done="0"/>
  <w15:commentEx w15:paraId="259DA82B" w15:done="0"/>
  <w15:commentEx w15:paraId="11859ABB" w15:done="0"/>
  <w15:commentEx w15:paraId="13EDAFC1" w15:done="0"/>
  <w15:commentEx w15:paraId="11E191C7" w15:done="0"/>
  <w15:commentEx w15:paraId="4BBB11EC" w15:done="0"/>
  <w15:commentEx w15:paraId="65C9AC14" w15:done="0"/>
  <w15:commentEx w15:paraId="392F0970" w15:done="0"/>
  <w15:commentEx w15:paraId="2279AA0F" w15:done="0"/>
  <w15:commentEx w15:paraId="4FCEA937" w15:done="0"/>
  <w15:commentEx w15:paraId="13A94136" w15:done="0"/>
  <w15:commentEx w15:paraId="70E10893" w15:done="0"/>
  <w15:commentEx w15:paraId="57D1C888" w15:done="0"/>
  <w15:commentEx w15:paraId="0C0A11E7" w15:done="0"/>
  <w15:commentEx w15:paraId="494C98B8" w15:done="0"/>
  <w15:commentEx w15:paraId="4FE08C30" w15:done="0"/>
  <w15:commentEx w15:paraId="19475704" w15:done="0"/>
  <w15:commentEx w15:paraId="689BF04B"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7B13" w16cex:dateUtc="2022-09-30T21:26:00Z"/>
  <w16cex:commentExtensible w16cex:durableId="26E83D65" w16cex:dateUtc="2022-10-06T00:29:00Z"/>
  <w16cex:commentExtensible w16cex:durableId="26EA9739" w16cex:dateUtc="2022-10-07T19:16:00Z"/>
  <w16cex:commentExtensible w16cex:durableId="26F54125" w16cex:dateUtc="2022-10-15T21:24:00Z"/>
  <w16cex:commentExtensible w16cex:durableId="26FD3481" w16cex:dateUtc="2022-10-21T22:08:00Z"/>
  <w16cex:commentExtensible w16cex:durableId="26FD362A" w16cex:dateUtc="2022-10-21T22:15:00Z"/>
  <w16cex:commentExtensible w16cex:durableId="26E812D5" w16cex:dateUtc="2022-10-05T21:27:00Z"/>
  <w16cex:commentExtensible w16cex:durableId="26FD3716" w16cex:dateUtc="2022-10-21T22:19:00Z"/>
  <w16cex:commentExtensible w16cex:durableId="26FD3947" w16cex:dateUtc="2022-10-21T22:29:00Z"/>
  <w16cex:commentExtensible w16cex:durableId="26FAA90D" w16cex:dateUtc="2022-10-19T23:49:00Z"/>
  <w16cex:commentExtensible w16cex:durableId="271CBC90" w16cex:dateUtc="2022-11-14T21:09:00Z"/>
  <w16cex:commentExtensible w16cex:durableId="26FD3EFA" w16cex:dateUtc="2022-10-21T22:53: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D3B60" w16cex:dateUtc="2022-10-21T22:38:00Z"/>
  <w16cex:commentExtensible w16cex:durableId="26FAA759" w16cex:dateUtc="2022-10-19T23:42:00Z"/>
  <w16cex:commentExtensible w16cex:durableId="27161C2B" w16cex:dateUtc="2022-11-09T20:31:00Z"/>
  <w16cex:commentExtensible w16cex:durableId="26FAAC65" w16cex:dateUtc="2022-10-20T00:03:00Z"/>
  <w16cex:commentExtensible w16cex:durableId="26EAD2C0" w16cex:dateUtc="2022-10-07T23:30: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617558C0" w16cid:durableId="26E17B13"/>
  <w16cid:commentId w16cid:paraId="7640737F" w16cid:durableId="26E83D65"/>
  <w16cid:commentId w16cid:paraId="3C71B80D" w16cid:durableId="26EA9739"/>
  <w16cid:commentId w16cid:paraId="4E0DD0B5" w16cid:durableId="26F54125"/>
  <w16cid:commentId w16cid:paraId="72F4E345" w16cid:durableId="26FD3481"/>
  <w16cid:commentId w16cid:paraId="359F73DF" w16cid:durableId="26FD362A"/>
  <w16cid:commentId w16cid:paraId="1BB95AB0" w16cid:durableId="26E812D5"/>
  <w16cid:commentId w16cid:paraId="648E9C26" w16cid:durableId="26FD3716"/>
  <w16cid:commentId w16cid:paraId="22F441EA" w16cid:durableId="26FD3947"/>
  <w16cid:commentId w16cid:paraId="7FFE31B8" w16cid:durableId="26FAA90D"/>
  <w16cid:commentId w16cid:paraId="464AB315" w16cid:durableId="271CBC90"/>
  <w16cid:commentId w16cid:paraId="259DA82B" w16cid:durableId="26FD3EFA"/>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2279AA0F" w16cid:durableId="26FD3B60"/>
  <w16cid:commentId w16cid:paraId="4FCEA937" w16cid:durableId="26FAA759"/>
  <w16cid:commentId w16cid:paraId="13A94136" w16cid:durableId="27161C2B"/>
  <w16cid:commentId w16cid:paraId="70E10893" w16cid:durableId="26FAAC65"/>
  <w16cid:commentId w16cid:paraId="57D1C888" w16cid:durableId="26EAD2C0"/>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2C536" w14:textId="77777777" w:rsidR="008D6FFC" w:rsidRDefault="008D6FFC" w:rsidP="00F4375E">
      <w:r>
        <w:separator/>
      </w:r>
    </w:p>
  </w:endnote>
  <w:endnote w:type="continuationSeparator" w:id="0">
    <w:p w14:paraId="3F8488BD" w14:textId="77777777" w:rsidR="008D6FFC" w:rsidRDefault="008D6FFC"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9F1A5A" w:rsidRDefault="009F1A5A"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9F1A5A" w:rsidRDefault="009F1A5A"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9F1A5A" w:rsidRDefault="009F1A5A"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9F1A5A" w:rsidRDefault="009F1A5A"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9F1A5A" w:rsidRDefault="009F1A5A"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9F1A5A" w:rsidRDefault="009F1A5A"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05C43" w14:textId="77777777" w:rsidR="008D6FFC" w:rsidRDefault="008D6FFC" w:rsidP="00F4375E">
      <w:r>
        <w:separator/>
      </w:r>
    </w:p>
  </w:footnote>
  <w:footnote w:type="continuationSeparator" w:id="0">
    <w:p w14:paraId="3125B2CD" w14:textId="77777777" w:rsidR="008D6FFC" w:rsidRDefault="008D6FFC"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9F1A5A" w:rsidRPr="00935AE3" w:rsidRDefault="009F1A5A">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10"/>
  </w:num>
  <w:num w:numId="5">
    <w:abstractNumId w:val="12"/>
  </w:num>
  <w:num w:numId="6">
    <w:abstractNumId w:val="9"/>
  </w:num>
  <w:num w:numId="7">
    <w:abstractNumId w:val="4"/>
  </w:num>
  <w:num w:numId="8">
    <w:abstractNumId w:val="3"/>
  </w:num>
  <w:num w:numId="9">
    <w:abstractNumId w:val="0"/>
  </w:num>
  <w:num w:numId="10">
    <w:abstractNumId w:val="6"/>
  </w:num>
  <w:num w:numId="11">
    <w:abstractNumId w:val="13"/>
  </w:num>
  <w:num w:numId="12">
    <w:abstractNumId w:val="2"/>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record-ids&gt;&lt;/item&gt;&lt;/Libraries&gt;"/>
  </w:docVars>
  <w:rsids>
    <w:rsidRoot w:val="00F4375E"/>
    <w:rsid w:val="000009F0"/>
    <w:rsid w:val="00003A77"/>
    <w:rsid w:val="0000684E"/>
    <w:rsid w:val="00007022"/>
    <w:rsid w:val="0000704A"/>
    <w:rsid w:val="00007102"/>
    <w:rsid w:val="000111E4"/>
    <w:rsid w:val="00013BAD"/>
    <w:rsid w:val="00014E24"/>
    <w:rsid w:val="00027C48"/>
    <w:rsid w:val="00030C22"/>
    <w:rsid w:val="00037BCB"/>
    <w:rsid w:val="00041311"/>
    <w:rsid w:val="0004730E"/>
    <w:rsid w:val="000539A7"/>
    <w:rsid w:val="00067F1B"/>
    <w:rsid w:val="00070FBD"/>
    <w:rsid w:val="0007271E"/>
    <w:rsid w:val="0007479D"/>
    <w:rsid w:val="00075AD1"/>
    <w:rsid w:val="0009633F"/>
    <w:rsid w:val="000A0CBD"/>
    <w:rsid w:val="000A1C89"/>
    <w:rsid w:val="000A2DAF"/>
    <w:rsid w:val="000A65AC"/>
    <w:rsid w:val="000B4CED"/>
    <w:rsid w:val="000B5941"/>
    <w:rsid w:val="000B5E81"/>
    <w:rsid w:val="000D4D4B"/>
    <w:rsid w:val="000D645F"/>
    <w:rsid w:val="000D6AF0"/>
    <w:rsid w:val="000E20F1"/>
    <w:rsid w:val="000E2638"/>
    <w:rsid w:val="000E5DD2"/>
    <w:rsid w:val="000E6CDE"/>
    <w:rsid w:val="000F1A6A"/>
    <w:rsid w:val="000F316F"/>
    <w:rsid w:val="000F492B"/>
    <w:rsid w:val="000F607E"/>
    <w:rsid w:val="00102F62"/>
    <w:rsid w:val="001052C3"/>
    <w:rsid w:val="001053B0"/>
    <w:rsid w:val="00106CBD"/>
    <w:rsid w:val="001100E4"/>
    <w:rsid w:val="00113C0B"/>
    <w:rsid w:val="00113D3A"/>
    <w:rsid w:val="00113D3D"/>
    <w:rsid w:val="001175E4"/>
    <w:rsid w:val="00117E1E"/>
    <w:rsid w:val="00120826"/>
    <w:rsid w:val="00124268"/>
    <w:rsid w:val="0012502A"/>
    <w:rsid w:val="0013106B"/>
    <w:rsid w:val="00140F68"/>
    <w:rsid w:val="0014653B"/>
    <w:rsid w:val="00153134"/>
    <w:rsid w:val="00153167"/>
    <w:rsid w:val="001552C3"/>
    <w:rsid w:val="001574F8"/>
    <w:rsid w:val="00161359"/>
    <w:rsid w:val="00163028"/>
    <w:rsid w:val="00164D7C"/>
    <w:rsid w:val="00165A45"/>
    <w:rsid w:val="00171088"/>
    <w:rsid w:val="00176B57"/>
    <w:rsid w:val="0018163C"/>
    <w:rsid w:val="001876DC"/>
    <w:rsid w:val="00192EB1"/>
    <w:rsid w:val="001930BA"/>
    <w:rsid w:val="0019419C"/>
    <w:rsid w:val="001954E0"/>
    <w:rsid w:val="001A3153"/>
    <w:rsid w:val="001B4514"/>
    <w:rsid w:val="001C0357"/>
    <w:rsid w:val="001C0FB7"/>
    <w:rsid w:val="001C1598"/>
    <w:rsid w:val="001C1F44"/>
    <w:rsid w:val="001C4128"/>
    <w:rsid w:val="001C724D"/>
    <w:rsid w:val="001C75AA"/>
    <w:rsid w:val="001D0CE5"/>
    <w:rsid w:val="00203F86"/>
    <w:rsid w:val="00213089"/>
    <w:rsid w:val="0021359F"/>
    <w:rsid w:val="0021593D"/>
    <w:rsid w:val="00216690"/>
    <w:rsid w:val="00221155"/>
    <w:rsid w:val="002234CD"/>
    <w:rsid w:val="00223702"/>
    <w:rsid w:val="00223E46"/>
    <w:rsid w:val="00227165"/>
    <w:rsid w:val="00227A30"/>
    <w:rsid w:val="0023110E"/>
    <w:rsid w:val="00233719"/>
    <w:rsid w:val="00235640"/>
    <w:rsid w:val="0023721B"/>
    <w:rsid w:val="002415CD"/>
    <w:rsid w:val="00243AC3"/>
    <w:rsid w:val="0024618C"/>
    <w:rsid w:val="00247D13"/>
    <w:rsid w:val="002547A2"/>
    <w:rsid w:val="00254D5C"/>
    <w:rsid w:val="00257BE3"/>
    <w:rsid w:val="00262BF8"/>
    <w:rsid w:val="00275133"/>
    <w:rsid w:val="00275BC0"/>
    <w:rsid w:val="00275E96"/>
    <w:rsid w:val="0027726B"/>
    <w:rsid w:val="00291C4E"/>
    <w:rsid w:val="0029245D"/>
    <w:rsid w:val="002935A6"/>
    <w:rsid w:val="002A1615"/>
    <w:rsid w:val="002A23D0"/>
    <w:rsid w:val="002A45D2"/>
    <w:rsid w:val="002B1AF7"/>
    <w:rsid w:val="002B68CB"/>
    <w:rsid w:val="002B68CF"/>
    <w:rsid w:val="002C21B9"/>
    <w:rsid w:val="002D067D"/>
    <w:rsid w:val="002D1525"/>
    <w:rsid w:val="002D41FB"/>
    <w:rsid w:val="002D5BB5"/>
    <w:rsid w:val="002F0B67"/>
    <w:rsid w:val="002F34CE"/>
    <w:rsid w:val="002F4363"/>
    <w:rsid w:val="002F4D52"/>
    <w:rsid w:val="002F5744"/>
    <w:rsid w:val="00304913"/>
    <w:rsid w:val="00310607"/>
    <w:rsid w:val="0031214F"/>
    <w:rsid w:val="003126DF"/>
    <w:rsid w:val="00312D99"/>
    <w:rsid w:val="0031436F"/>
    <w:rsid w:val="00316240"/>
    <w:rsid w:val="00322706"/>
    <w:rsid w:val="00323764"/>
    <w:rsid w:val="003239BB"/>
    <w:rsid w:val="0033060C"/>
    <w:rsid w:val="00330A0F"/>
    <w:rsid w:val="00342451"/>
    <w:rsid w:val="0034255E"/>
    <w:rsid w:val="00351BC1"/>
    <w:rsid w:val="00353BF3"/>
    <w:rsid w:val="003576F2"/>
    <w:rsid w:val="00364EC9"/>
    <w:rsid w:val="0036597F"/>
    <w:rsid w:val="00366539"/>
    <w:rsid w:val="00366D7A"/>
    <w:rsid w:val="00373152"/>
    <w:rsid w:val="003736AD"/>
    <w:rsid w:val="00373EBF"/>
    <w:rsid w:val="00374007"/>
    <w:rsid w:val="00374E16"/>
    <w:rsid w:val="00382C7C"/>
    <w:rsid w:val="003839CB"/>
    <w:rsid w:val="003A0E98"/>
    <w:rsid w:val="003A3549"/>
    <w:rsid w:val="003B1343"/>
    <w:rsid w:val="003B3BF7"/>
    <w:rsid w:val="003C1673"/>
    <w:rsid w:val="003C1EFD"/>
    <w:rsid w:val="003C3F11"/>
    <w:rsid w:val="003D67A9"/>
    <w:rsid w:val="003D77FB"/>
    <w:rsid w:val="003E00C6"/>
    <w:rsid w:val="003E0D3B"/>
    <w:rsid w:val="003E1B07"/>
    <w:rsid w:val="003E20A4"/>
    <w:rsid w:val="003E2E8C"/>
    <w:rsid w:val="003E3D78"/>
    <w:rsid w:val="003E489D"/>
    <w:rsid w:val="003E580D"/>
    <w:rsid w:val="003F45DC"/>
    <w:rsid w:val="0040081E"/>
    <w:rsid w:val="00404345"/>
    <w:rsid w:val="004046CB"/>
    <w:rsid w:val="0040476A"/>
    <w:rsid w:val="004068B0"/>
    <w:rsid w:val="00413EC0"/>
    <w:rsid w:val="0042646B"/>
    <w:rsid w:val="00427D7C"/>
    <w:rsid w:val="00432748"/>
    <w:rsid w:val="004359A4"/>
    <w:rsid w:val="00440FD4"/>
    <w:rsid w:val="004445C8"/>
    <w:rsid w:val="0044510A"/>
    <w:rsid w:val="00455EEF"/>
    <w:rsid w:val="00457AFE"/>
    <w:rsid w:val="004640B8"/>
    <w:rsid w:val="00466CE7"/>
    <w:rsid w:val="00474686"/>
    <w:rsid w:val="00476E8E"/>
    <w:rsid w:val="00477332"/>
    <w:rsid w:val="00480CF1"/>
    <w:rsid w:val="00481161"/>
    <w:rsid w:val="004856A0"/>
    <w:rsid w:val="00492217"/>
    <w:rsid w:val="004A18E6"/>
    <w:rsid w:val="004A7EB4"/>
    <w:rsid w:val="004B1E4A"/>
    <w:rsid w:val="004C7A87"/>
    <w:rsid w:val="004D21D3"/>
    <w:rsid w:val="004D2C50"/>
    <w:rsid w:val="004D3358"/>
    <w:rsid w:val="004D6384"/>
    <w:rsid w:val="004E0EED"/>
    <w:rsid w:val="004E5267"/>
    <w:rsid w:val="004E734D"/>
    <w:rsid w:val="004E7876"/>
    <w:rsid w:val="004F40CE"/>
    <w:rsid w:val="004F4604"/>
    <w:rsid w:val="004F6A0D"/>
    <w:rsid w:val="004F7A95"/>
    <w:rsid w:val="00501D4E"/>
    <w:rsid w:val="0050205B"/>
    <w:rsid w:val="00504444"/>
    <w:rsid w:val="00506404"/>
    <w:rsid w:val="00523916"/>
    <w:rsid w:val="00526E4C"/>
    <w:rsid w:val="00530E1C"/>
    <w:rsid w:val="00535525"/>
    <w:rsid w:val="00536822"/>
    <w:rsid w:val="00540A41"/>
    <w:rsid w:val="00541D35"/>
    <w:rsid w:val="00554D18"/>
    <w:rsid w:val="00555B38"/>
    <w:rsid w:val="00560106"/>
    <w:rsid w:val="00562F61"/>
    <w:rsid w:val="00565D64"/>
    <w:rsid w:val="0057299D"/>
    <w:rsid w:val="005741DF"/>
    <w:rsid w:val="00574900"/>
    <w:rsid w:val="00575AB5"/>
    <w:rsid w:val="00575C0C"/>
    <w:rsid w:val="00576BEE"/>
    <w:rsid w:val="005823FD"/>
    <w:rsid w:val="0058797F"/>
    <w:rsid w:val="00590916"/>
    <w:rsid w:val="00590F8E"/>
    <w:rsid w:val="005930E1"/>
    <w:rsid w:val="005932F1"/>
    <w:rsid w:val="005A272D"/>
    <w:rsid w:val="005A643D"/>
    <w:rsid w:val="005A7EA5"/>
    <w:rsid w:val="005B307F"/>
    <w:rsid w:val="005B3AF6"/>
    <w:rsid w:val="005B5FDB"/>
    <w:rsid w:val="005C4896"/>
    <w:rsid w:val="005C5598"/>
    <w:rsid w:val="005C69B2"/>
    <w:rsid w:val="005C6A96"/>
    <w:rsid w:val="005C6AE6"/>
    <w:rsid w:val="005D1256"/>
    <w:rsid w:val="005D2D27"/>
    <w:rsid w:val="005D4051"/>
    <w:rsid w:val="005D4254"/>
    <w:rsid w:val="005D56C5"/>
    <w:rsid w:val="005D7078"/>
    <w:rsid w:val="005D720F"/>
    <w:rsid w:val="005E1882"/>
    <w:rsid w:val="005E5401"/>
    <w:rsid w:val="005F0174"/>
    <w:rsid w:val="005F1A88"/>
    <w:rsid w:val="005F41AF"/>
    <w:rsid w:val="005F43A2"/>
    <w:rsid w:val="005F4843"/>
    <w:rsid w:val="005F60A2"/>
    <w:rsid w:val="006001FF"/>
    <w:rsid w:val="00606370"/>
    <w:rsid w:val="00613457"/>
    <w:rsid w:val="00620509"/>
    <w:rsid w:val="00621E22"/>
    <w:rsid w:val="006224B0"/>
    <w:rsid w:val="00623002"/>
    <w:rsid w:val="0063046E"/>
    <w:rsid w:val="00631807"/>
    <w:rsid w:val="006407BF"/>
    <w:rsid w:val="00640EB6"/>
    <w:rsid w:val="00645F87"/>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DED"/>
    <w:rsid w:val="006B458C"/>
    <w:rsid w:val="006C210F"/>
    <w:rsid w:val="006D5CC7"/>
    <w:rsid w:val="006E21E8"/>
    <w:rsid w:val="006E3982"/>
    <w:rsid w:val="006E7497"/>
    <w:rsid w:val="006F0FFA"/>
    <w:rsid w:val="007004FD"/>
    <w:rsid w:val="00702BDA"/>
    <w:rsid w:val="00704616"/>
    <w:rsid w:val="00710DB0"/>
    <w:rsid w:val="00711588"/>
    <w:rsid w:val="0071182D"/>
    <w:rsid w:val="007140B9"/>
    <w:rsid w:val="007146B5"/>
    <w:rsid w:val="00715942"/>
    <w:rsid w:val="007210DF"/>
    <w:rsid w:val="00724B96"/>
    <w:rsid w:val="00727C4E"/>
    <w:rsid w:val="00727ED3"/>
    <w:rsid w:val="007309CB"/>
    <w:rsid w:val="007323AF"/>
    <w:rsid w:val="007351E2"/>
    <w:rsid w:val="00745BFC"/>
    <w:rsid w:val="007533C5"/>
    <w:rsid w:val="007579E9"/>
    <w:rsid w:val="007601B6"/>
    <w:rsid w:val="007611F6"/>
    <w:rsid w:val="0076259D"/>
    <w:rsid w:val="00765354"/>
    <w:rsid w:val="00765402"/>
    <w:rsid w:val="00773A76"/>
    <w:rsid w:val="0078131B"/>
    <w:rsid w:val="0078196E"/>
    <w:rsid w:val="007A014D"/>
    <w:rsid w:val="007A0D87"/>
    <w:rsid w:val="007A0E65"/>
    <w:rsid w:val="007A1AD0"/>
    <w:rsid w:val="007A2276"/>
    <w:rsid w:val="007A2414"/>
    <w:rsid w:val="007A5A45"/>
    <w:rsid w:val="007B1890"/>
    <w:rsid w:val="007B19FA"/>
    <w:rsid w:val="007B4C6C"/>
    <w:rsid w:val="007C21D5"/>
    <w:rsid w:val="007C45CA"/>
    <w:rsid w:val="007C49ED"/>
    <w:rsid w:val="007D02F8"/>
    <w:rsid w:val="007D0D36"/>
    <w:rsid w:val="007D570A"/>
    <w:rsid w:val="007D59F3"/>
    <w:rsid w:val="007D6CB9"/>
    <w:rsid w:val="007E2F9C"/>
    <w:rsid w:val="007E381C"/>
    <w:rsid w:val="007E4845"/>
    <w:rsid w:val="007E7F6F"/>
    <w:rsid w:val="007F027B"/>
    <w:rsid w:val="007F1A92"/>
    <w:rsid w:val="007F4966"/>
    <w:rsid w:val="00800E6B"/>
    <w:rsid w:val="00802E83"/>
    <w:rsid w:val="008117D5"/>
    <w:rsid w:val="00811F41"/>
    <w:rsid w:val="00815DCE"/>
    <w:rsid w:val="0081620E"/>
    <w:rsid w:val="00822ABA"/>
    <w:rsid w:val="00825593"/>
    <w:rsid w:val="00833979"/>
    <w:rsid w:val="00843565"/>
    <w:rsid w:val="008469FF"/>
    <w:rsid w:val="008471F2"/>
    <w:rsid w:val="008511CF"/>
    <w:rsid w:val="00853153"/>
    <w:rsid w:val="00853B1C"/>
    <w:rsid w:val="008546E7"/>
    <w:rsid w:val="00854FDB"/>
    <w:rsid w:val="00856FFB"/>
    <w:rsid w:val="008570EB"/>
    <w:rsid w:val="00857780"/>
    <w:rsid w:val="00866C97"/>
    <w:rsid w:val="00867C2B"/>
    <w:rsid w:val="0087067D"/>
    <w:rsid w:val="00872E56"/>
    <w:rsid w:val="00876CA5"/>
    <w:rsid w:val="00877487"/>
    <w:rsid w:val="008847A1"/>
    <w:rsid w:val="008920DB"/>
    <w:rsid w:val="00897CE9"/>
    <w:rsid w:val="008A10CA"/>
    <w:rsid w:val="008B2ECB"/>
    <w:rsid w:val="008B374F"/>
    <w:rsid w:val="008C0417"/>
    <w:rsid w:val="008C662F"/>
    <w:rsid w:val="008D42E4"/>
    <w:rsid w:val="008D47EB"/>
    <w:rsid w:val="008D6FFC"/>
    <w:rsid w:val="008E3978"/>
    <w:rsid w:val="008F0BC2"/>
    <w:rsid w:val="008F17F8"/>
    <w:rsid w:val="008F2C42"/>
    <w:rsid w:val="00900606"/>
    <w:rsid w:val="00903BBF"/>
    <w:rsid w:val="00906BF8"/>
    <w:rsid w:val="0091120E"/>
    <w:rsid w:val="00914C9F"/>
    <w:rsid w:val="00923965"/>
    <w:rsid w:val="009331C4"/>
    <w:rsid w:val="00935AE3"/>
    <w:rsid w:val="00941B17"/>
    <w:rsid w:val="00942208"/>
    <w:rsid w:val="00947960"/>
    <w:rsid w:val="00952FC9"/>
    <w:rsid w:val="009561E7"/>
    <w:rsid w:val="009570A4"/>
    <w:rsid w:val="0096558E"/>
    <w:rsid w:val="009674BE"/>
    <w:rsid w:val="00975870"/>
    <w:rsid w:val="009773EE"/>
    <w:rsid w:val="00977CE8"/>
    <w:rsid w:val="0098710C"/>
    <w:rsid w:val="009937D7"/>
    <w:rsid w:val="00994789"/>
    <w:rsid w:val="00996809"/>
    <w:rsid w:val="009975A3"/>
    <w:rsid w:val="00997BBA"/>
    <w:rsid w:val="009A0B01"/>
    <w:rsid w:val="009A2A69"/>
    <w:rsid w:val="009A340C"/>
    <w:rsid w:val="009B1E99"/>
    <w:rsid w:val="009B2709"/>
    <w:rsid w:val="009D15AE"/>
    <w:rsid w:val="009D5B66"/>
    <w:rsid w:val="009E19FA"/>
    <w:rsid w:val="009E502A"/>
    <w:rsid w:val="009F1A5A"/>
    <w:rsid w:val="009F3717"/>
    <w:rsid w:val="009F3912"/>
    <w:rsid w:val="00A02B7B"/>
    <w:rsid w:val="00A05EA3"/>
    <w:rsid w:val="00A06A19"/>
    <w:rsid w:val="00A13211"/>
    <w:rsid w:val="00A15E5C"/>
    <w:rsid w:val="00A22ADA"/>
    <w:rsid w:val="00A24BC1"/>
    <w:rsid w:val="00A26EDC"/>
    <w:rsid w:val="00A27A15"/>
    <w:rsid w:val="00A33A3D"/>
    <w:rsid w:val="00A357CF"/>
    <w:rsid w:val="00A45344"/>
    <w:rsid w:val="00A46650"/>
    <w:rsid w:val="00A53F27"/>
    <w:rsid w:val="00A54542"/>
    <w:rsid w:val="00A5756E"/>
    <w:rsid w:val="00A6050F"/>
    <w:rsid w:val="00A61C14"/>
    <w:rsid w:val="00A63806"/>
    <w:rsid w:val="00A64B85"/>
    <w:rsid w:val="00A669F4"/>
    <w:rsid w:val="00A67FCF"/>
    <w:rsid w:val="00A71A92"/>
    <w:rsid w:val="00A83BF3"/>
    <w:rsid w:val="00A8498A"/>
    <w:rsid w:val="00A86C6F"/>
    <w:rsid w:val="00A95FF5"/>
    <w:rsid w:val="00A96E09"/>
    <w:rsid w:val="00AA110D"/>
    <w:rsid w:val="00AA73DE"/>
    <w:rsid w:val="00AC1F74"/>
    <w:rsid w:val="00AD329B"/>
    <w:rsid w:val="00AD3A95"/>
    <w:rsid w:val="00AD3B92"/>
    <w:rsid w:val="00AD5AC1"/>
    <w:rsid w:val="00AD6AF1"/>
    <w:rsid w:val="00AE423F"/>
    <w:rsid w:val="00AF57A9"/>
    <w:rsid w:val="00B00A8A"/>
    <w:rsid w:val="00B01C3C"/>
    <w:rsid w:val="00B13265"/>
    <w:rsid w:val="00B134BB"/>
    <w:rsid w:val="00B13F3E"/>
    <w:rsid w:val="00B1409A"/>
    <w:rsid w:val="00B20E51"/>
    <w:rsid w:val="00B2108F"/>
    <w:rsid w:val="00B2256C"/>
    <w:rsid w:val="00B22743"/>
    <w:rsid w:val="00B3104D"/>
    <w:rsid w:val="00B33440"/>
    <w:rsid w:val="00B356E9"/>
    <w:rsid w:val="00B36002"/>
    <w:rsid w:val="00B53230"/>
    <w:rsid w:val="00B54D09"/>
    <w:rsid w:val="00B61F97"/>
    <w:rsid w:val="00B72883"/>
    <w:rsid w:val="00B7497F"/>
    <w:rsid w:val="00B74F59"/>
    <w:rsid w:val="00B75CAB"/>
    <w:rsid w:val="00B800BA"/>
    <w:rsid w:val="00B83605"/>
    <w:rsid w:val="00B842FD"/>
    <w:rsid w:val="00B8490A"/>
    <w:rsid w:val="00B8616D"/>
    <w:rsid w:val="00B92690"/>
    <w:rsid w:val="00B94ECE"/>
    <w:rsid w:val="00B94EDA"/>
    <w:rsid w:val="00B96263"/>
    <w:rsid w:val="00B96810"/>
    <w:rsid w:val="00BA3C42"/>
    <w:rsid w:val="00BB15CC"/>
    <w:rsid w:val="00BB6CE7"/>
    <w:rsid w:val="00BC3443"/>
    <w:rsid w:val="00BC609F"/>
    <w:rsid w:val="00BD3D59"/>
    <w:rsid w:val="00BE2449"/>
    <w:rsid w:val="00BE71C6"/>
    <w:rsid w:val="00BF46EF"/>
    <w:rsid w:val="00BF78E1"/>
    <w:rsid w:val="00C0215A"/>
    <w:rsid w:val="00C06177"/>
    <w:rsid w:val="00C12CFA"/>
    <w:rsid w:val="00C131CD"/>
    <w:rsid w:val="00C2055B"/>
    <w:rsid w:val="00C33AA9"/>
    <w:rsid w:val="00C41065"/>
    <w:rsid w:val="00C42AF9"/>
    <w:rsid w:val="00C45759"/>
    <w:rsid w:val="00C5137D"/>
    <w:rsid w:val="00C528D8"/>
    <w:rsid w:val="00C52EDB"/>
    <w:rsid w:val="00C56078"/>
    <w:rsid w:val="00C6140E"/>
    <w:rsid w:val="00C624FD"/>
    <w:rsid w:val="00C7241F"/>
    <w:rsid w:val="00C742E3"/>
    <w:rsid w:val="00C753E2"/>
    <w:rsid w:val="00C77A87"/>
    <w:rsid w:val="00C83099"/>
    <w:rsid w:val="00C83ECC"/>
    <w:rsid w:val="00C86C17"/>
    <w:rsid w:val="00C909E4"/>
    <w:rsid w:val="00C932E4"/>
    <w:rsid w:val="00C95DAD"/>
    <w:rsid w:val="00C9610A"/>
    <w:rsid w:val="00CA7054"/>
    <w:rsid w:val="00CC6317"/>
    <w:rsid w:val="00CC754A"/>
    <w:rsid w:val="00CD6806"/>
    <w:rsid w:val="00CE10D6"/>
    <w:rsid w:val="00CE4412"/>
    <w:rsid w:val="00CF20A6"/>
    <w:rsid w:val="00CF44B7"/>
    <w:rsid w:val="00D00DAB"/>
    <w:rsid w:val="00D103FD"/>
    <w:rsid w:val="00D1383A"/>
    <w:rsid w:val="00D206B8"/>
    <w:rsid w:val="00D22DD3"/>
    <w:rsid w:val="00D3710E"/>
    <w:rsid w:val="00D46780"/>
    <w:rsid w:val="00D65024"/>
    <w:rsid w:val="00D71476"/>
    <w:rsid w:val="00D71F78"/>
    <w:rsid w:val="00D733D9"/>
    <w:rsid w:val="00D7409D"/>
    <w:rsid w:val="00D8524B"/>
    <w:rsid w:val="00D92125"/>
    <w:rsid w:val="00D93099"/>
    <w:rsid w:val="00D9781A"/>
    <w:rsid w:val="00DA3BD9"/>
    <w:rsid w:val="00DB02B1"/>
    <w:rsid w:val="00DB04B9"/>
    <w:rsid w:val="00DB2D3C"/>
    <w:rsid w:val="00DB5827"/>
    <w:rsid w:val="00DB7260"/>
    <w:rsid w:val="00DC39BA"/>
    <w:rsid w:val="00DD0610"/>
    <w:rsid w:val="00DD25F4"/>
    <w:rsid w:val="00DD514B"/>
    <w:rsid w:val="00DE4036"/>
    <w:rsid w:val="00DF5602"/>
    <w:rsid w:val="00E12367"/>
    <w:rsid w:val="00E140E8"/>
    <w:rsid w:val="00E1434C"/>
    <w:rsid w:val="00E14BA5"/>
    <w:rsid w:val="00E169DC"/>
    <w:rsid w:val="00E17E1D"/>
    <w:rsid w:val="00E22F70"/>
    <w:rsid w:val="00E24452"/>
    <w:rsid w:val="00E34F5E"/>
    <w:rsid w:val="00E42A4E"/>
    <w:rsid w:val="00E432FA"/>
    <w:rsid w:val="00E511D3"/>
    <w:rsid w:val="00E53851"/>
    <w:rsid w:val="00E60979"/>
    <w:rsid w:val="00E6119F"/>
    <w:rsid w:val="00E6547C"/>
    <w:rsid w:val="00E75FAE"/>
    <w:rsid w:val="00E805CD"/>
    <w:rsid w:val="00E806CB"/>
    <w:rsid w:val="00E95373"/>
    <w:rsid w:val="00E95D9A"/>
    <w:rsid w:val="00E95DE5"/>
    <w:rsid w:val="00E9657D"/>
    <w:rsid w:val="00E9700D"/>
    <w:rsid w:val="00EA2B57"/>
    <w:rsid w:val="00EA6259"/>
    <w:rsid w:val="00EB6C0E"/>
    <w:rsid w:val="00EC1D79"/>
    <w:rsid w:val="00EC2FB5"/>
    <w:rsid w:val="00ED45D6"/>
    <w:rsid w:val="00ED707C"/>
    <w:rsid w:val="00EE22FC"/>
    <w:rsid w:val="00EE2FDD"/>
    <w:rsid w:val="00EE4267"/>
    <w:rsid w:val="00EE5FC8"/>
    <w:rsid w:val="00EF0C5D"/>
    <w:rsid w:val="00EF310E"/>
    <w:rsid w:val="00EF42EE"/>
    <w:rsid w:val="00EF55CB"/>
    <w:rsid w:val="00EF57D5"/>
    <w:rsid w:val="00EF621B"/>
    <w:rsid w:val="00EF7F67"/>
    <w:rsid w:val="00F021CF"/>
    <w:rsid w:val="00F04EE7"/>
    <w:rsid w:val="00F069BD"/>
    <w:rsid w:val="00F26025"/>
    <w:rsid w:val="00F3156C"/>
    <w:rsid w:val="00F3282A"/>
    <w:rsid w:val="00F33633"/>
    <w:rsid w:val="00F34C63"/>
    <w:rsid w:val="00F37A6D"/>
    <w:rsid w:val="00F4375E"/>
    <w:rsid w:val="00F4748C"/>
    <w:rsid w:val="00F56D04"/>
    <w:rsid w:val="00F62545"/>
    <w:rsid w:val="00F635DF"/>
    <w:rsid w:val="00F64208"/>
    <w:rsid w:val="00F73FE6"/>
    <w:rsid w:val="00F8630C"/>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58766817">
          <w:marLeft w:val="0"/>
          <w:marRight w:val="0"/>
          <w:marTop w:val="0"/>
          <w:marBottom w:val="0"/>
          <w:divBdr>
            <w:top w:val="none" w:sz="0" w:space="0" w:color="auto"/>
            <w:left w:val="none" w:sz="0" w:space="0" w:color="auto"/>
            <w:bottom w:val="none" w:sz="0" w:space="0" w:color="auto"/>
            <w:right w:val="none" w:sz="0" w:space="0" w:color="auto"/>
          </w:divBdr>
        </w:div>
        <w:div w:id="1125736193">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2145347422">
          <w:marLeft w:val="0"/>
          <w:marRight w:val="0"/>
          <w:marTop w:val="0"/>
          <w:marBottom w:val="0"/>
          <w:divBdr>
            <w:top w:val="none" w:sz="0" w:space="0" w:color="auto"/>
            <w:left w:val="none" w:sz="0" w:space="0" w:color="auto"/>
            <w:bottom w:val="none" w:sz="0" w:space="0" w:color="auto"/>
            <w:right w:val="none" w:sz="0" w:space="0" w:color="auto"/>
          </w:divBdr>
        </w:div>
        <w:div w:id="727384277">
          <w:marLeft w:val="0"/>
          <w:marRight w:val="0"/>
          <w:marTop w:val="0"/>
          <w:marBottom w:val="0"/>
          <w:divBdr>
            <w:top w:val="none" w:sz="0" w:space="0" w:color="auto"/>
            <w:left w:val="none" w:sz="0" w:space="0" w:color="auto"/>
            <w:bottom w:val="none" w:sz="0" w:space="0" w:color="auto"/>
            <w:right w:val="none" w:sz="0" w:space="0" w:color="auto"/>
          </w:divBdr>
        </w:div>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5</Pages>
  <Words>10342</Words>
  <Characters>5895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7</cp:revision>
  <dcterms:created xsi:type="dcterms:W3CDTF">2022-11-14T23:08:00Z</dcterms:created>
  <dcterms:modified xsi:type="dcterms:W3CDTF">2022-11-14T23:22:00Z</dcterms:modified>
</cp:coreProperties>
</file>